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Pr="00B37A74">
        <w:rPr>
          <w:rFonts w:cstheme="minorHAnsi"/>
          <w:color w:val="333333"/>
          <w:shd w:val="clear" w:color="auto" w:fill="FFFFFF"/>
        </w:rPr>
        <w:t xml:space="preserve"> </w:t>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w:t>
      </w:r>
      <w:proofErr w:type="gramStart"/>
      <w:r w:rsidRPr="00B37A74">
        <w:rPr>
          <w:rFonts w:cstheme="minorHAnsi"/>
        </w:rPr>
        <w:t>metabolism</w:t>
      </w:r>
      <w:proofErr w:type="gramEnd"/>
      <w:r w:rsidRPr="00B37A74">
        <w:rPr>
          <w:rFonts w:cstheme="minorHAnsi"/>
        </w:rPr>
        <w:t xml:space="preserve">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15D6BCE1"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hNb1pqTJ","properties":{"formattedCitation":"(Savage et al., 2004)","plainCitation":"(Savage et al., 2004)","noteIndex":0},"citationItems":[{"id":"4ivOjIm1/cnVUkdB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AF30A5">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4ivOjIm1/ZTPDqFG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 xml:space="preserve">(Andersen et al., 2009; </w:t>
      </w:r>
      <w:proofErr w:type="spellStart"/>
      <w:r w:rsidR="00AF30A5">
        <w:rPr>
          <w:lang w:val="en-GB"/>
        </w:rPr>
        <w:t>Barneche</w:t>
      </w:r>
      <w:proofErr w:type="spellEnd"/>
      <w:r w:rsidR="00AF30A5">
        <w:rPr>
          <w:lang w:val="en-GB"/>
        </w:rPr>
        <w:t xml:space="preserv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613B2832"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w:t>
      </w:r>
      <w:proofErr w:type="spellStart"/>
      <w:r w:rsidR="00AF30A5">
        <w:rPr>
          <w:lang w:val="en-GB"/>
        </w:rPr>
        <w:t>Daufresne</w:t>
      </w:r>
      <w:proofErr w:type="spellEnd"/>
      <w:r w:rsidR="00AF30A5">
        <w:rPr>
          <w:lang w:val="en-GB"/>
        </w:rPr>
        <w:t xml:space="preserv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 xml:space="preserve">(Atkinson, 1994; </w:t>
      </w:r>
      <w:proofErr w:type="spellStart"/>
      <w:r w:rsidR="00AF30A5">
        <w:rPr>
          <w:lang w:val="en-GB"/>
        </w:rPr>
        <w:t>Ohlberger</w:t>
      </w:r>
      <w:proofErr w:type="spellEnd"/>
      <w:r w:rsidR="00AF30A5">
        <w:rPr>
          <w:lang w:val="en-GB"/>
        </w:rPr>
        <w:t>,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4ivOjIm1/5plAXReN","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F30A5">
        <w:rPr>
          <w:rFonts w:ascii="Cambria Math" w:eastAsiaTheme="minorEastAsia" w:hAnsi="Cambria Math" w:cs="Cambria Math"/>
        </w:rPr>
        <w:instrText>∼</w:instrText>
      </w:r>
      <w:r w:rsidR="00AF30A5">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over the 24 year warming period. Our study offers a unique example of how warming </w:instrText>
      </w:r>
      <w:r w:rsidR="00AF30A5">
        <w:rPr>
          <w:rFonts w:eastAsiaTheme="minorEastAsia" w:cstheme="minorHAnsi"/>
        </w:rPr>
        <w:instrText>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w:instrText>
      </w:r>
      <w:r w:rsidR="00AF30A5">
        <w:rPr>
          <w:rFonts w:eastAsiaTheme="minorEastAsia" w:cstheme="minorHAnsi" w:hint="eastAsia"/>
        </w:rPr>
        <w:instrText>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25","author":[{"family":"Huss","given":"Magnus"},{"family":"Lindmark","given":"</w:instrText>
      </w:r>
      <w:r w:rsidR="00AF30A5">
        <w:rPr>
          <w:rFonts w:eastAsiaTheme="minorEastAsia" w:cstheme="minorHAnsi"/>
        </w:rPr>
        <w:instrText xml:space="preserve">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Pr>
          <w:lang w:val="en-GB"/>
        </w:rPr>
        <w:t>(</w:t>
      </w:r>
      <w:proofErr w:type="spellStart"/>
      <w:r w:rsidR="00AF30A5">
        <w:rPr>
          <w:lang w:val="en-GB"/>
        </w:rPr>
        <w:t>Baudron</w:t>
      </w:r>
      <w:proofErr w:type="spellEnd"/>
      <w:r w:rsidR="00AF30A5">
        <w:rPr>
          <w:lang w:val="en-GB"/>
        </w:rPr>
        <w:t xml:space="preserve"> et al., 2014; Huss et al., 2019; </w:t>
      </w:r>
      <w:proofErr w:type="spellStart"/>
      <w:r w:rsidR="00AF30A5">
        <w:rPr>
          <w:lang w:val="en-GB"/>
        </w:rPr>
        <w:t>Neuheimer</w:t>
      </w:r>
      <w:proofErr w:type="spellEnd"/>
      <w:r w:rsidR="00AF30A5">
        <w:rPr>
          <w:lang w:val="en-GB"/>
        </w:rPr>
        <w:t xml:space="preserve">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Pr>
          <w:lang w:val="en-GB"/>
        </w:rPr>
        <w:t>(</w:t>
      </w:r>
      <w:proofErr w:type="spellStart"/>
      <w:r w:rsidR="00AF30A5">
        <w:rPr>
          <w:lang w:val="en-GB"/>
        </w:rPr>
        <w:t>Baudron</w:t>
      </w:r>
      <w:proofErr w:type="spellEnd"/>
      <w:r w:rsidR="00AF30A5">
        <w:rPr>
          <w:lang w:val="en-GB"/>
        </w:rPr>
        <w:t xml:space="preserve"> et al., 2014; </w:t>
      </w:r>
      <w:proofErr w:type="spellStart"/>
      <w:r w:rsidR="00AF30A5">
        <w:rPr>
          <w:lang w:val="en-GB"/>
        </w:rPr>
        <w:t>Ikpewe</w:t>
      </w:r>
      <w:proofErr w:type="spellEnd"/>
      <w:r w:rsidR="00AF30A5">
        <w:rPr>
          <w:lang w:val="en-GB"/>
        </w:rPr>
        <w:t xml:space="preserv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w:t>
      </w:r>
      <w:proofErr w:type="spellStart"/>
      <w:r w:rsidR="00AF30A5">
        <w:rPr>
          <w:lang w:val="en-GB"/>
        </w:rPr>
        <w:t>Audzijonyte</w:t>
      </w:r>
      <w:proofErr w:type="spellEnd"/>
      <w:r w:rsidR="00AF30A5">
        <w:rPr>
          <w:lang w:val="en-GB"/>
        </w:rPr>
        <w:t xml:space="preserve"> et al., 2020; </w:t>
      </w:r>
      <w:proofErr w:type="spellStart"/>
      <w:r w:rsidR="00AF30A5">
        <w:rPr>
          <w:lang w:val="en-GB"/>
        </w:rPr>
        <w:t>Barneche</w:t>
      </w:r>
      <w:proofErr w:type="spellEnd"/>
      <w:r w:rsidR="00AF30A5">
        <w:rPr>
          <w:lang w:val="en-GB"/>
        </w:rPr>
        <w:t xml:space="preserve"> et al., 2019; </w:t>
      </w:r>
      <w:proofErr w:type="spellStart"/>
      <w:r w:rsidR="00AF30A5">
        <w:rPr>
          <w:lang w:val="en-GB"/>
        </w:rPr>
        <w:t>Denderen</w:t>
      </w:r>
      <w:proofErr w:type="spellEnd"/>
      <w:r w:rsidR="00AF30A5">
        <w:rPr>
          <w:lang w:val="en-GB"/>
        </w:rPr>
        <w:t xml:space="preserve"> et al., 2020; Huss et al., 2019; Van </w:t>
      </w:r>
      <w:proofErr w:type="spellStart"/>
      <w:r w:rsidR="00AF30A5">
        <w:rPr>
          <w:lang w:val="en-GB"/>
        </w:rPr>
        <w:t>Dorst</w:t>
      </w:r>
      <w:proofErr w:type="spellEnd"/>
      <w:r w:rsidR="00AF30A5">
        <w:rPr>
          <w:lang w:val="en-GB"/>
        </w:rPr>
        <w:t xml:space="preserve">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w:t>
      </w:r>
      <w:proofErr w:type="spellStart"/>
      <w:r w:rsidR="00AF30A5">
        <w:rPr>
          <w:lang w:val="en-GB"/>
        </w:rPr>
        <w:t>Denderen</w:t>
      </w:r>
      <w:proofErr w:type="spellEnd"/>
      <w:r w:rsidR="00AF30A5">
        <w:rPr>
          <w:lang w:val="en-GB"/>
        </w:rPr>
        <w:t xml:space="preserve">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w:t>
      </w:r>
      <w:proofErr w:type="spellStart"/>
      <w:r w:rsidR="00AF30A5">
        <w:rPr>
          <w:lang w:val="en-GB"/>
        </w:rPr>
        <w:t>Audzijonyte</w:t>
      </w:r>
      <w:proofErr w:type="spellEnd"/>
      <w:r w:rsidR="00AF30A5">
        <w:rPr>
          <w:lang w:val="en-GB"/>
        </w:rPr>
        <w:t xml:space="preserve"> et al., 2019; Neubauer &amp; Andersen, 2019; </w:t>
      </w:r>
      <w:proofErr w:type="spellStart"/>
      <w:r w:rsidR="00AF30A5">
        <w:rPr>
          <w:lang w:val="en-GB"/>
        </w:rPr>
        <w:t>Ohlberger</w:t>
      </w:r>
      <w:proofErr w:type="spellEnd"/>
      <w:r w:rsidR="00AF30A5">
        <w:rPr>
          <w:lang w:val="en-GB"/>
        </w:rPr>
        <w:t>,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 xml:space="preserve">(Essington et al., 2001; Jobling, 1997; </w:t>
      </w:r>
      <w:proofErr w:type="spellStart"/>
      <w:r w:rsidR="00AF30A5">
        <w:rPr>
          <w:lang w:val="en-GB"/>
        </w:rPr>
        <w:t>Kitchell</w:t>
      </w:r>
      <w:proofErr w:type="spellEnd"/>
      <w:r w:rsidR="00AF30A5">
        <w:rPr>
          <w:lang w:val="en-GB"/>
        </w:rPr>
        <w:t xml:space="preserve">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w:t>
      </w:r>
      <w:proofErr w:type="spellStart"/>
      <w:r w:rsidR="00AF30A5">
        <w:rPr>
          <w:lang w:val="en-GB"/>
        </w:rPr>
        <w:t>Kitchell</w:t>
      </w:r>
      <w:proofErr w:type="spellEnd"/>
      <w:r w:rsidR="00AF30A5">
        <w:rPr>
          <w:lang w:val="en-GB"/>
        </w:rPr>
        <w:t xml:space="preserve"> et al., 1977; </w:t>
      </w:r>
      <w:proofErr w:type="spellStart"/>
      <w:r w:rsidR="00AF30A5">
        <w:rPr>
          <w:lang w:val="en-GB"/>
        </w:rPr>
        <w:t>Kooijman</w:t>
      </w:r>
      <w:proofErr w:type="spellEnd"/>
      <w:r w:rsidR="00AF30A5">
        <w:rPr>
          <w:lang w:val="en-GB"/>
        </w:rPr>
        <w:t>,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 xml:space="preserve">(de </w:t>
      </w:r>
      <w:proofErr w:type="spellStart"/>
      <w:r w:rsidR="00AF30A5">
        <w:rPr>
          <w:lang w:val="en-GB"/>
        </w:rPr>
        <w:t>Roos</w:t>
      </w:r>
      <w:proofErr w:type="spellEnd"/>
      <w:r w:rsidR="00AF30A5">
        <w:rPr>
          <w:lang w:val="en-GB"/>
        </w:rPr>
        <w:t xml:space="preserve">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 xml:space="preserve">(Blanchard et al., 2017; </w:t>
      </w:r>
      <w:proofErr w:type="spellStart"/>
      <w:r w:rsidR="00AF30A5">
        <w:rPr>
          <w:lang w:val="en-GB"/>
        </w:rPr>
        <w:t>Hartvig</w:t>
      </w:r>
      <w:proofErr w:type="spellEnd"/>
      <w:r w:rsidR="00AF30A5">
        <w:rPr>
          <w:lang w:val="en-GB"/>
        </w:rPr>
        <w:t xml:space="preserve"> et al., 2011; Maury &amp; </w:t>
      </w:r>
      <w:proofErr w:type="spellStart"/>
      <w:r w:rsidR="00AF30A5">
        <w:rPr>
          <w:lang w:val="en-GB"/>
        </w:rPr>
        <w:t>Poggiale</w:t>
      </w:r>
      <w:proofErr w:type="spellEnd"/>
      <w:r w:rsidR="00AF30A5">
        <w:rPr>
          <w:lang w:val="en-GB"/>
        </w:rPr>
        <w:t>,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w:t>
      </w:r>
      <w:proofErr w:type="gramStart"/>
      <w:r w:rsidRPr="00B37A74">
        <w:rPr>
          <w:rFonts w:eastAsiaTheme="minorEastAsia"/>
        </w:rPr>
        <w:t>in order to</w:t>
      </w:r>
      <w:proofErr w:type="gramEnd"/>
      <w:r w:rsidRPr="00B37A74">
        <w:rPr>
          <w:rFonts w:eastAsiaTheme="minorEastAsia"/>
        </w:rPr>
        <w:t xml:space="preserve"> understand if and how growth of large fish within populations is limited by temperature, and to evaluate the physiological basis of growth models. </w:t>
      </w:r>
    </w:p>
    <w:p w14:paraId="77035ED8" w14:textId="3BA6A1CB"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ins w:id="0" w:author="Max Lindmark" w:date="2021-10-19T16:50:00Z">
        <w:r w:rsidR="009047DF">
          <w:rPr>
            <w:rFonts w:eastAsiaTheme="minorEastAsia"/>
          </w:rPr>
          <w:t xml:space="preserve">are not aware of </w:t>
        </w:r>
      </w:ins>
      <w:del w:id="1" w:author="Max Lindmark" w:date="2021-10-19T16:50:00Z">
        <w:r w:rsidR="00A0526A" w:rsidDel="009047DF">
          <w:rPr>
            <w:rFonts w:eastAsiaTheme="minorEastAsia"/>
          </w:rPr>
          <w:delText xml:space="preserve">do not expect </w:delText>
        </w:r>
      </w:del>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 xml:space="preserve">(Glazier, 2005; </w:t>
      </w:r>
      <w:proofErr w:type="spellStart"/>
      <w:r w:rsidR="00AF30A5">
        <w:rPr>
          <w:lang w:val="en-GB"/>
        </w:rPr>
        <w:t>Jerde</w:t>
      </w:r>
      <w:proofErr w:type="spellEnd"/>
      <w:r w:rsidR="00AF30A5">
        <w:rPr>
          <w:lang w:val="en-GB"/>
        </w:rPr>
        <w:t xml:space="preserve"> et al., 2019; </w:t>
      </w:r>
      <w:proofErr w:type="spellStart"/>
      <w:r w:rsidR="00AF30A5">
        <w:rPr>
          <w:lang w:val="en-GB"/>
        </w:rPr>
        <w:t>Rall</w:t>
      </w:r>
      <w:proofErr w:type="spellEnd"/>
      <w:r w:rsidR="00AF30A5">
        <w:rPr>
          <w:lang w:val="en-GB"/>
        </w:rPr>
        <w:t xml:space="preserve">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 xml:space="preserve">(Brown et al., 2004; Downs et al., 2008; </w:t>
      </w:r>
      <w:proofErr w:type="spellStart"/>
      <w:r w:rsidR="00AF30A5">
        <w:rPr>
          <w:lang w:val="en-GB"/>
        </w:rPr>
        <w:t>Gillooly</w:t>
      </w:r>
      <w:proofErr w:type="spellEnd"/>
      <w:r w:rsidR="00AF30A5">
        <w:rPr>
          <w:lang w:val="en-GB"/>
        </w:rPr>
        <w:t xml:space="preserve">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w:t>
      </w:r>
      <w:proofErr w:type="spellStart"/>
      <w:r w:rsidR="00AF30A5">
        <w:rPr>
          <w:lang w:val="en-GB"/>
        </w:rPr>
        <w:t>Barneche</w:t>
      </w:r>
      <w:proofErr w:type="spellEnd"/>
      <w:r w:rsidR="00AF30A5">
        <w:rPr>
          <w:lang w:val="en-GB"/>
        </w:rPr>
        <w:t xml:space="preserve"> et al., 2019; </w:t>
      </w:r>
      <w:proofErr w:type="spellStart"/>
      <w:r w:rsidR="00AF30A5">
        <w:rPr>
          <w:lang w:val="en-GB"/>
        </w:rPr>
        <w:t>Bokma</w:t>
      </w:r>
      <w:proofErr w:type="spellEnd"/>
      <w:r w:rsidR="00AF30A5">
        <w:rPr>
          <w:lang w:val="en-GB"/>
        </w:rPr>
        <w:t xml:space="preserve">, 2004; Clarke &amp; Johnston, 1999; </w:t>
      </w:r>
      <w:proofErr w:type="spellStart"/>
      <w:r w:rsidR="00AF30A5">
        <w:rPr>
          <w:lang w:val="en-GB"/>
        </w:rPr>
        <w:t>Jerde</w:t>
      </w:r>
      <w:proofErr w:type="spellEnd"/>
      <w:r w:rsidR="00AF30A5">
        <w:rPr>
          <w:lang w:val="en-GB"/>
        </w:rPr>
        <w:t xml:space="preserv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 xml:space="preserve">(Dell et al., 2011; Englund et al., 2011; </w:t>
      </w:r>
      <w:proofErr w:type="spellStart"/>
      <w:r w:rsidR="00AF30A5">
        <w:rPr>
          <w:lang w:val="en-GB"/>
        </w:rPr>
        <w:t>Pawar</w:t>
      </w:r>
      <w:proofErr w:type="spellEnd"/>
      <w:r w:rsidR="00AF30A5">
        <w:rPr>
          <w:lang w:val="en-GB"/>
        </w:rPr>
        <w:t xml:space="preserve"> et al., 2016; </w:t>
      </w:r>
      <w:proofErr w:type="spellStart"/>
      <w:r w:rsidR="00AF30A5">
        <w:rPr>
          <w:lang w:val="en-GB"/>
        </w:rPr>
        <w:t>Rall</w:t>
      </w:r>
      <w:proofErr w:type="spellEnd"/>
      <w:r w:rsidR="00AF30A5">
        <w:rPr>
          <w:lang w:val="en-GB"/>
        </w:rPr>
        <w:t xml:space="preserve"> et al., 2012; </w:t>
      </w:r>
      <w:proofErr w:type="spellStart"/>
      <w:r w:rsidR="00AF30A5">
        <w:rPr>
          <w:lang w:val="en-GB"/>
        </w:rPr>
        <w:t>Uiterwaal</w:t>
      </w:r>
      <w:proofErr w:type="spellEnd"/>
      <w:r w:rsidR="00AF30A5">
        <w:rPr>
          <w:lang w:val="en-GB"/>
        </w:rPr>
        <w:t xml:space="preserve">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 xml:space="preserve">(García </w:t>
      </w:r>
      <w:proofErr w:type="spellStart"/>
      <w:r w:rsidR="00AF30A5" w:rsidRPr="00AF30A5">
        <w:rPr>
          <w:lang w:val="en-GB"/>
        </w:rPr>
        <w:t>García</w:t>
      </w:r>
      <w:proofErr w:type="spellEnd"/>
      <w:r w:rsidR="00AF30A5" w:rsidRPr="00AF30A5">
        <w:rPr>
          <w:lang w:val="en-GB"/>
        </w:rPr>
        <w:t xml:space="preserve"> et al., 2011; Glazier, 2005; Lindmark et al., 2018; </w:t>
      </w:r>
      <w:proofErr w:type="spellStart"/>
      <w:r w:rsidR="00AF30A5" w:rsidRPr="00AF30A5">
        <w:rPr>
          <w:lang w:val="en-GB"/>
        </w:rPr>
        <w:t>Ohlberger</w:t>
      </w:r>
      <w:proofErr w:type="spellEnd"/>
      <w:r w:rsidR="00AF30A5" w:rsidRPr="00AF30A5">
        <w:rPr>
          <w:lang w:val="en-GB"/>
        </w:rPr>
        <w:t xml:space="preserve"> et al., 2012; </w:t>
      </w:r>
      <w:proofErr w:type="spellStart"/>
      <w:r w:rsidR="00AF30A5" w:rsidRPr="00AF30A5">
        <w:rPr>
          <w:lang w:val="en-GB"/>
        </w:rPr>
        <w:t>Xie</w:t>
      </w:r>
      <w:proofErr w:type="spellEnd"/>
      <w:r w:rsidR="00AF30A5" w:rsidRPr="00AF30A5">
        <w:rPr>
          <w:lang w:val="en-GB"/>
        </w:rPr>
        <w:t xml:space="preserv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w:t>
      </w:r>
      <w:proofErr w:type="gramStart"/>
      <w:r w:rsidRPr="00B37A74">
        <w:rPr>
          <w:rFonts w:cstheme="minorHAnsi"/>
        </w:rPr>
        <w:t>metabolism</w:t>
      </w:r>
      <w:proofErr w:type="gramEnd"/>
      <w:r w:rsidRPr="00B37A74">
        <w:rPr>
          <w:rFonts w:cstheme="minorHAnsi"/>
        </w:rPr>
        <w:t xml:space="preserve">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proofErr w:type="gramStart"/>
      <w:r w:rsidRPr="00B37A74">
        <w:rPr>
          <w:rFonts w:eastAsiaTheme="minorEastAsia"/>
        </w:rPr>
        <w:t>metaboli</w:t>
      </w:r>
      <w:r>
        <w:rPr>
          <w:rFonts w:eastAsiaTheme="minorEastAsia"/>
        </w:rPr>
        <w:t>sm</w:t>
      </w:r>
      <w:proofErr w:type="gramEnd"/>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ins w:id="2" w:author="Max Lindmark" w:date="2021-10-19T15:52:00Z">
        <w:r w:rsidR="00553171">
          <w:t xml:space="preserve">maximum consumption rate is </w:t>
        </w:r>
        <w:r w:rsidR="00673D17">
          <w:t xml:space="preserve">estimated to be </w:t>
        </w:r>
      </w:ins>
      <w:ins w:id="3" w:author="Max Lindmark" w:date="2021-10-19T15:58:00Z">
        <w:r w:rsidR="00795B6B">
          <w:t>-0.34</w:t>
        </w:r>
      </w:ins>
      <w:ins w:id="4" w:author="Max Lindmark" w:date="2021-10-19T15:57:00Z">
        <w:r w:rsidR="001E0983">
          <w:t xml:space="preserve"> [</w:t>
        </w:r>
        <w:r w:rsidR="005E4474" w:rsidRPr="001E0983">
          <w:t>-0.85</w:t>
        </w:r>
      </w:ins>
      <w:ins w:id="5" w:author="Max Lindmark" w:date="2021-10-19T15:58:00Z">
        <w:r w:rsidR="005E4474">
          <w:t xml:space="preserve">, </w:t>
        </w:r>
        <w:r w:rsidR="007E1BEA">
          <w:t>0.17</w:t>
        </w:r>
      </w:ins>
      <w:ins w:id="6" w:author="Max Lindmark" w:date="2021-10-19T15:57:00Z">
        <w:r w:rsidR="001E0983">
          <w:t xml:space="preserve">], and for </w:t>
        </w:r>
      </w:ins>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w:t>
      </w:r>
      <w:proofErr w:type="spellStart"/>
      <w:r w:rsidRPr="00B37A74">
        <w:rPr>
          <w:rFonts w:cstheme="minorHAnsi"/>
        </w:rPr>
        <w:t>nd</w:t>
      </w:r>
      <w:proofErr w:type="spellEnd"/>
      <w:r w:rsidRPr="00B37A74">
        <w:rPr>
          <w:rFonts w:cstheme="minorHAnsi"/>
        </w:rPr>
        <w:t xml:space="preserve">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w:t>
      </w:r>
      <w:proofErr w:type="gramStart"/>
      <w:r w:rsidRPr="00B37A74">
        <w:rPr>
          <w:rFonts w:eastAsiaTheme="minorEastAsia" w:cstheme="minorHAnsi"/>
        </w:rPr>
        <w:t>grow in size</w:t>
      </w:r>
      <w:proofErr w:type="gramEnd"/>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w:t>
      </w:r>
      <w:proofErr w:type="spellStart"/>
      <w:r w:rsidRPr="00B37A74">
        <w:rPr>
          <w:rFonts w:eastAsiaTheme="minorEastAsia" w:cstheme="minorHAnsi"/>
        </w:rPr>
        <w:t>rgetic</w:t>
      </w:r>
      <w:proofErr w:type="spellEnd"/>
      <w:r w:rsidRPr="00B37A74">
        <w:rPr>
          <w:rFonts w:eastAsiaTheme="minorEastAsia" w:cstheme="minorHAnsi"/>
        </w:rPr>
        <w:t xml:space="preserve">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 xml:space="preserve">However, </w:t>
      </w:r>
      <w:proofErr w:type="gramStart"/>
      <w:r>
        <w:rPr>
          <w:rFonts w:eastAsiaTheme="minorEastAsia" w:cstheme="minorHAnsi"/>
        </w:rPr>
        <w:t>s</w:t>
      </w:r>
      <w:r w:rsidRPr="00B37A74">
        <w:rPr>
          <w:rFonts w:eastAsiaTheme="minorEastAsia" w:cstheme="minorHAnsi"/>
        </w:rPr>
        <w:t>imilar to</w:t>
      </w:r>
      <w:proofErr w:type="gramEnd"/>
      <w:r w:rsidRPr="00B37A74">
        <w:rPr>
          <w:rFonts w:eastAsiaTheme="minorEastAsia" w:cstheme="minorHAnsi"/>
        </w:rPr>
        <w:t xml:space="preserve">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 xml:space="preserve">(e.g. </w:t>
      </w:r>
      <w:proofErr w:type="spellStart"/>
      <w:r w:rsidR="00AF30A5">
        <w:rPr>
          <w:lang w:val="en-GB"/>
        </w:rPr>
        <w:t>Angilletta</w:t>
      </w:r>
      <w:proofErr w:type="spellEnd"/>
      <w:r w:rsidR="00AF30A5">
        <w:rPr>
          <w:lang w:val="en-GB"/>
        </w:rPr>
        <w:t xml:space="preserve">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w:t>
      </w:r>
      <w:proofErr w:type="spellStart"/>
      <w:r w:rsidR="00AF30A5">
        <w:rPr>
          <w:lang w:val="en-GB"/>
        </w:rPr>
        <w:t>Fussmann</w:t>
      </w:r>
      <w:proofErr w:type="spellEnd"/>
      <w:r w:rsidR="00AF30A5">
        <w:rPr>
          <w:lang w:val="en-GB"/>
        </w:rPr>
        <w:t xml:space="preserve"> et al., 2014; Lemoine &amp; </w:t>
      </w:r>
      <w:proofErr w:type="spellStart"/>
      <w:r w:rsidR="00AF30A5">
        <w:rPr>
          <w:lang w:val="en-GB"/>
        </w:rPr>
        <w:t>Burkepile</w:t>
      </w:r>
      <w:proofErr w:type="spellEnd"/>
      <w:r w:rsidR="00AF30A5">
        <w:rPr>
          <w:lang w:val="en-GB"/>
        </w:rPr>
        <w:t xml:space="preserve">, 2012; Lindmark et al., 2019; </w:t>
      </w:r>
      <w:proofErr w:type="spellStart"/>
      <w:r w:rsidR="00AF30A5">
        <w:rPr>
          <w:lang w:val="en-GB"/>
        </w:rPr>
        <w:t>Rall</w:t>
      </w:r>
      <w:proofErr w:type="spellEnd"/>
      <w:r w:rsidR="00AF30A5">
        <w:rPr>
          <w:lang w:val="en-GB"/>
        </w:rPr>
        <w:t xml:space="preserve"> et al., 2010; </w:t>
      </w:r>
      <w:proofErr w:type="spellStart"/>
      <w:r w:rsidR="00AF30A5">
        <w:rPr>
          <w:lang w:val="en-GB"/>
        </w:rPr>
        <w:t>Vasseur</w:t>
      </w:r>
      <w:proofErr w:type="spellEnd"/>
      <w:r w:rsidR="00AF30A5">
        <w:rPr>
          <w:lang w:val="en-GB"/>
        </w:rPr>
        <w:t xml:space="preserve">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w:t>
      </w:r>
      <w:proofErr w:type="spellStart"/>
      <w:r w:rsidR="00AF30A5">
        <w:rPr>
          <w:lang w:val="en-GB"/>
        </w:rPr>
        <w:t>Ohlberger</w:t>
      </w:r>
      <w:proofErr w:type="spellEnd"/>
      <w:r w:rsidR="00AF30A5">
        <w:rPr>
          <w:lang w:val="en-GB"/>
        </w:rPr>
        <w:t>,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w:t>
      </w:r>
      <w:proofErr w:type="spellStart"/>
      <w:r w:rsidR="00AF30A5" w:rsidRPr="00AF30A5">
        <w:rPr>
          <w:lang w:val="en-GB"/>
        </w:rPr>
        <w:t>Björnsson</w:t>
      </w:r>
      <w:proofErr w:type="spellEnd"/>
      <w:r w:rsidR="00AF30A5" w:rsidRPr="00AF30A5">
        <w:rPr>
          <w:lang w:val="en-GB"/>
        </w:rPr>
        <w:t xml:space="preserve"> et al., 2007; </w:t>
      </w:r>
      <w:proofErr w:type="spellStart"/>
      <w:r w:rsidR="00AF30A5" w:rsidRPr="00AF30A5">
        <w:rPr>
          <w:lang w:val="en-GB"/>
        </w:rPr>
        <w:t>Handeland</w:t>
      </w:r>
      <w:proofErr w:type="spellEnd"/>
      <w:r w:rsidR="00AF30A5" w:rsidRPr="00AF30A5">
        <w:rPr>
          <w:lang w:val="en-GB"/>
        </w:rPr>
        <w:t xml:space="preserve"> et al., 2008; </w:t>
      </w:r>
      <w:proofErr w:type="spellStart"/>
      <w:r w:rsidR="00AF30A5" w:rsidRPr="00AF30A5">
        <w:rPr>
          <w:lang w:val="en-GB"/>
        </w:rPr>
        <w:t>Panov</w:t>
      </w:r>
      <w:proofErr w:type="spellEnd"/>
      <w:r w:rsidR="00AF30A5" w:rsidRPr="00AF30A5">
        <w:rPr>
          <w:lang w:val="en-GB"/>
        </w:rPr>
        <w:t xml:space="preserve"> &amp; McQueen, 1998; </w:t>
      </w:r>
      <w:proofErr w:type="spellStart"/>
      <w:r w:rsidR="00AF30A5" w:rsidRPr="00AF30A5">
        <w:rPr>
          <w:lang w:val="en-GB"/>
        </w:rPr>
        <w:t>Steinarsson</w:t>
      </w:r>
      <w:proofErr w:type="spellEnd"/>
      <w:r w:rsidR="00AF30A5" w:rsidRPr="00AF30A5">
        <w:rPr>
          <w:lang w:val="en-GB"/>
        </w:rPr>
        <w:t xml:space="preserve"> &amp; </w:t>
      </w:r>
      <w:proofErr w:type="spellStart"/>
      <w:r w:rsidR="00AF30A5" w:rsidRPr="00AF30A5">
        <w:rPr>
          <w:lang w:val="en-GB"/>
        </w:rPr>
        <w:t>Imsland</w:t>
      </w:r>
      <w:proofErr w:type="spellEnd"/>
      <w:r w:rsidR="00AF30A5" w:rsidRPr="00AF30A5">
        <w:rPr>
          <w:lang w:val="en-GB"/>
        </w:rPr>
        <w:t xml:space="preserve">, 2003; </w:t>
      </w:r>
      <w:proofErr w:type="spellStart"/>
      <w:r w:rsidR="00AF30A5" w:rsidRPr="00AF30A5">
        <w:rPr>
          <w:lang w:val="en-GB"/>
        </w:rPr>
        <w:t>Wyban</w:t>
      </w:r>
      <w:proofErr w:type="spellEnd"/>
      <w:r w:rsidR="00AF30A5" w:rsidRPr="00AF30A5">
        <w:rPr>
          <w:lang w:val="en-GB"/>
        </w:rPr>
        <w:t xml:space="preserve">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w:t>
      </w:r>
      <w:proofErr w:type="gramStart"/>
      <w:r w:rsidR="00FF0C73" w:rsidRPr="00B37A74">
        <w:rPr>
          <w:rFonts w:eastAsiaTheme="minorEastAsia" w:cstheme="minorHAnsi"/>
        </w:rPr>
        <w:t>grows in size</w:t>
      </w:r>
      <w:proofErr w:type="gramEnd"/>
      <w:r w:rsidR="00FF0C73" w:rsidRPr="00B37A74">
        <w:rPr>
          <w:rFonts w:eastAsiaTheme="minorEastAsia" w:cstheme="minorHAnsi"/>
        </w:rPr>
        <w:t xml:space="preserv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w:t>
      </w:r>
      <w:proofErr w:type="spellStart"/>
      <w:r w:rsidR="00AF30A5">
        <w:rPr>
          <w:lang w:val="en-GB"/>
        </w:rPr>
        <w:t>Barneche</w:t>
      </w:r>
      <w:proofErr w:type="spellEnd"/>
      <w:r w:rsidR="00AF30A5">
        <w:rPr>
          <w:lang w:val="en-GB"/>
        </w:rPr>
        <w:t xml:space="preserv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0FBC7005"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w:t>
      </w:r>
      <w:del w:id="7" w:author="Max Lindmark" w:date="2021-10-20T11:26:00Z">
        <w:r w:rsidDel="002D5B83">
          <w:rPr>
            <w:rFonts w:eastAsiaTheme="minorEastAsia" w:cstheme="minorHAnsi"/>
          </w:rPr>
          <w:delText xml:space="preserve">and assumed </w:delText>
        </w:r>
      </w:del>
      <w:r>
        <w:rPr>
          <w:rFonts w:eastAsiaTheme="minorEastAsia" w:cstheme="minorHAnsi"/>
        </w:rPr>
        <w:t xml:space="preserve">that standard metabolic rate </w:t>
      </w:r>
      <w:del w:id="8" w:author="Max Lindmark" w:date="2021-10-20T11:27:00Z">
        <w:r w:rsidDel="00436A47">
          <w:rPr>
            <w:rFonts w:eastAsiaTheme="minorEastAsia" w:cstheme="minorHAnsi"/>
          </w:rPr>
          <w:delText xml:space="preserve">and natural feeding levels </w:delText>
        </w:r>
      </w:del>
      <w:r w:rsidR="000244B9">
        <w:rPr>
          <w:rFonts w:eastAsiaTheme="minorEastAsia" w:cstheme="minorHAnsi"/>
        </w:rPr>
        <w:t>are proportional</w:t>
      </w:r>
      <w:r>
        <w:rPr>
          <w:rFonts w:eastAsiaTheme="minorEastAsia" w:cstheme="minorHAnsi"/>
        </w:rPr>
        <w:t xml:space="preserve"> to routine metabolic rate</w:t>
      </w:r>
      <w:del w:id="9" w:author="Max Lindmark" w:date="2021-10-20T11:27:00Z">
        <w:r w:rsidDel="00436A47">
          <w:rPr>
            <w:rFonts w:eastAsiaTheme="minorEastAsia" w:cstheme="minorHAnsi"/>
          </w:rPr>
          <w:delText xml:space="preserve"> and maximum consumption rate</w:delText>
        </w:r>
        <w:r w:rsidR="000244B9" w:rsidDel="00436A47">
          <w:rPr>
            <w:rFonts w:eastAsiaTheme="minorEastAsia" w:cstheme="minorHAnsi"/>
          </w:rPr>
          <w:delText xml:space="preserve">, respectively, </w:delText>
        </w:r>
        <w:r w:rsidR="003D1255" w:rsidDel="00436A47">
          <w:rPr>
            <w:rFonts w:eastAsiaTheme="minorEastAsia" w:cstheme="minorHAnsi"/>
          </w:rPr>
          <w:delText>and thus</w:delText>
        </w:r>
      </w:del>
      <w:ins w:id="10" w:author="Max Lindmark" w:date="2021-10-20T11:27:00Z">
        <w:r w:rsidR="00436A47">
          <w:rPr>
            <w:rFonts w:eastAsiaTheme="minorEastAsia" w:cstheme="minorHAnsi"/>
          </w:rPr>
          <w:t xml:space="preserve"> </w:t>
        </w:r>
      </w:ins>
      <w:del w:id="11" w:author="Max Lindmark" w:date="2021-10-20T11:27:00Z">
        <w:r w:rsidR="003D1255" w:rsidDel="00436A47">
          <w:rPr>
            <w:rFonts w:eastAsiaTheme="minorEastAsia" w:cstheme="minorHAnsi"/>
          </w:rPr>
          <w:delText xml:space="preserve"> </w:delText>
        </w:r>
      </w:del>
      <w:ins w:id="12" w:author="Max Lindmark" w:date="2021-10-20T11:27:00Z">
        <w:r w:rsidR="00436A47">
          <w:rPr>
            <w:rFonts w:eastAsiaTheme="minorEastAsia" w:cstheme="minorHAnsi"/>
          </w:rPr>
          <w:t>(</w:t>
        </w:r>
      </w:ins>
      <w:r w:rsidR="003D1255">
        <w:rPr>
          <w:rFonts w:eastAsiaTheme="minorEastAsia" w:cstheme="minorHAnsi"/>
        </w:rPr>
        <w:t>exhibit the same mass-scaling relationships</w:t>
      </w:r>
      <w:r>
        <w:rPr>
          <w:rFonts w:eastAsiaTheme="minorEastAsia" w:cstheme="minorHAnsi"/>
        </w:rPr>
        <w:t xml:space="preserve"> </w:t>
      </w:r>
      <w:commentRangeStart w:id="13"/>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w:t>
      </w:r>
      <w:proofErr w:type="spellStart"/>
      <w:r w:rsidR="007E4007">
        <w:rPr>
          <w:lang w:val="en-GB"/>
        </w:rPr>
        <w:t>Kitchell</w:t>
      </w:r>
      <w:proofErr w:type="spellEnd"/>
      <w:r w:rsidR="007E4007">
        <w:rPr>
          <w:lang w:val="en-GB"/>
        </w:rPr>
        <w:t xml:space="preserve"> et al., 1977; Messmer et al., 2017)</w:t>
      </w:r>
      <w:r>
        <w:rPr>
          <w:rFonts w:eastAsiaTheme="minorEastAsia" w:cstheme="minorHAnsi"/>
        </w:rPr>
        <w:fldChar w:fldCharType="end"/>
      </w:r>
      <w:ins w:id="14" w:author="Max Lindmark" w:date="2021-10-20T11:27:00Z">
        <w:r w:rsidR="00436A47">
          <w:rPr>
            <w:rFonts w:eastAsiaTheme="minorEastAsia" w:cstheme="minorHAnsi"/>
          </w:rPr>
          <w:t>)</w:t>
        </w:r>
      </w:ins>
      <w:r>
        <w:rPr>
          <w:rFonts w:eastAsiaTheme="minorEastAsia" w:cstheme="minorHAnsi"/>
        </w:rPr>
        <w:t>.</w:t>
      </w:r>
      <w:commentRangeEnd w:id="13"/>
      <w:ins w:id="15" w:author="Max Lindmark" w:date="2021-10-20T11:27:00Z">
        <w:r w:rsidR="00436A47">
          <w:rPr>
            <w:rFonts w:eastAsiaTheme="minorEastAsia" w:cstheme="minorHAnsi"/>
          </w:rPr>
          <w:t xml:space="preserve"> </w:t>
        </w:r>
      </w:ins>
      <w:ins w:id="16" w:author="Max Lindmark" w:date="2021-10-20T11:28:00Z">
        <w:r w:rsidR="00175D9C">
          <w:rPr>
            <w:rFonts w:eastAsiaTheme="minorEastAsia" w:cstheme="minorHAnsi"/>
          </w:rPr>
          <w:t>Th</w:t>
        </w:r>
      </w:ins>
      <w:ins w:id="17" w:author="Max Lindmark" w:date="2021-10-20T11:47:00Z">
        <w:r w:rsidR="009F3723">
          <w:rPr>
            <w:rFonts w:eastAsiaTheme="minorEastAsia" w:cstheme="minorHAnsi"/>
          </w:rPr>
          <w:t xml:space="preserve">is </w:t>
        </w:r>
      </w:ins>
      <w:ins w:id="18" w:author="Max Lindmark" w:date="2021-10-20T11:28:00Z">
        <w:r w:rsidR="00175D9C">
          <w:rPr>
            <w:rFonts w:eastAsiaTheme="minorEastAsia" w:cstheme="minorHAnsi"/>
          </w:rPr>
          <w:t xml:space="preserve">assumption is very common also for </w:t>
        </w:r>
      </w:ins>
      <w:ins w:id="19" w:author="Max Lindmark" w:date="2021-10-20T11:29:00Z">
        <w:r w:rsidR="00175D9C">
          <w:rPr>
            <w:rFonts w:eastAsiaTheme="minorEastAsia" w:cstheme="minorHAnsi"/>
          </w:rPr>
          <w:t xml:space="preserve">the relationship between consumption rates in the wild and </w:t>
        </w:r>
      </w:ins>
      <w:ins w:id="20" w:author="Max Lindmark" w:date="2021-10-20T11:28:00Z">
        <w:r w:rsidR="00175D9C">
          <w:rPr>
            <w:rFonts w:eastAsiaTheme="minorEastAsia" w:cstheme="minorHAnsi"/>
          </w:rPr>
          <w:t>maximum consumption rates</w:t>
        </w:r>
      </w:ins>
      <w:del w:id="21" w:author="Max Lindmark" w:date="2021-10-20T11:28:00Z">
        <w:r w:rsidR="00C34E70" w:rsidDel="00175D9C">
          <w:rPr>
            <w:rStyle w:val="CommentReference"/>
          </w:rPr>
          <w:commentReference w:id="13"/>
        </w:r>
      </w:del>
      <w:ins w:id="22" w:author="Max Lindmark" w:date="2021-10-20T11:31:00Z">
        <w:r w:rsidR="00F01CF0">
          <w:rPr>
            <w:rFonts w:eastAsiaTheme="minorEastAsia" w:cstheme="minorHAnsi"/>
          </w:rPr>
          <w:t xml:space="preserve"> (</w:t>
        </w:r>
      </w:ins>
      <w:ins w:id="23" w:author="Max Lindmark" w:date="2021-10-20T11:42:00Z">
        <w:r w:rsidR="004374DC">
          <w:rPr>
            <w:rFonts w:eastAsiaTheme="minorEastAsia" w:cstheme="minorHAnsi"/>
          </w:rPr>
          <w:t>i.e.</w:t>
        </w:r>
        <w:r w:rsidR="0088602A">
          <w:rPr>
            <w:rFonts w:eastAsiaTheme="minorEastAsia" w:cstheme="minorHAnsi"/>
          </w:rPr>
          <w:t>,</w:t>
        </w:r>
      </w:ins>
      <w:ins w:id="24" w:author="Max Lindmark" w:date="2021-10-20T11:31:00Z">
        <w:r w:rsidR="00F01CF0">
          <w:rPr>
            <w:rFonts w:eastAsiaTheme="minorEastAsia" w:cstheme="minorHAnsi"/>
          </w:rPr>
          <w:t xml:space="preserve"> they are related via a constant)</w:t>
        </w:r>
      </w:ins>
      <w:ins w:id="25" w:author="Max Lindmark" w:date="2021-10-20T11:47:00Z">
        <w:r w:rsidR="00EA0F3E">
          <w:rPr>
            <w:rFonts w:eastAsiaTheme="minorEastAsia" w:cstheme="minorHAnsi"/>
          </w:rPr>
          <w:t xml:space="preserve">. It </w:t>
        </w:r>
      </w:ins>
      <w:ins w:id="26" w:author="Max Lindmark" w:date="2021-10-20T11:46:00Z">
        <w:r w:rsidR="00F6188D">
          <w:rPr>
            <w:rFonts w:eastAsiaTheme="minorEastAsia" w:cstheme="minorHAnsi"/>
          </w:rPr>
          <w:t>seem</w:t>
        </w:r>
      </w:ins>
      <w:ins w:id="27" w:author="Max Lindmark" w:date="2021-10-20T11:47:00Z">
        <w:r w:rsidR="00EA0F3E">
          <w:rPr>
            <w:rFonts w:eastAsiaTheme="minorEastAsia" w:cstheme="minorHAnsi"/>
          </w:rPr>
          <w:t>s</w:t>
        </w:r>
      </w:ins>
      <w:ins w:id="28" w:author="Max Lindmark" w:date="2021-10-20T11:46:00Z">
        <w:r w:rsidR="00F6188D">
          <w:rPr>
            <w:rFonts w:eastAsiaTheme="minorEastAsia" w:cstheme="minorHAnsi"/>
          </w:rPr>
          <w:t xml:space="preserve"> to fit data well </w:t>
        </w:r>
      </w:ins>
      <w:r w:rsidR="009F3723">
        <w:rPr>
          <w:rFonts w:eastAsiaTheme="minorEastAsia" w:cstheme="minorHAnsi"/>
        </w:rPr>
        <w:fldChar w:fldCharType="begin"/>
      </w:r>
      <w:r w:rsidR="00C14B14">
        <w:rPr>
          <w:rFonts w:eastAsiaTheme="minorEastAsia" w:cstheme="minorHAnsi"/>
        </w:rPr>
        <w: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9F3723">
        <w:rPr>
          <w:rFonts w:eastAsiaTheme="minorEastAsia" w:cstheme="minorHAnsi"/>
        </w:rPr>
        <w:fldChar w:fldCharType="separate"/>
      </w:r>
      <w:r w:rsidR="00C14B14">
        <w:rPr>
          <w:rFonts w:eastAsiaTheme="minorEastAsia" w:cstheme="minorHAnsi"/>
          <w:noProof/>
        </w:rPr>
        <w:t>(Kitchell et al., 1977)</w:t>
      </w:r>
      <w:r w:rsidR="009F3723">
        <w:rPr>
          <w:rFonts w:eastAsiaTheme="minorEastAsia" w:cstheme="minorHAnsi"/>
        </w:rPr>
        <w:fldChar w:fldCharType="end"/>
      </w:r>
      <w:ins w:id="29" w:author="Max Lindmark" w:date="2021-10-20T11:47:00Z">
        <w:r w:rsidR="00EA0F3E">
          <w:rPr>
            <w:rFonts w:eastAsiaTheme="minorEastAsia" w:cstheme="minorHAnsi"/>
          </w:rPr>
          <w:t xml:space="preserve">, and is supported by the recent study on Atlantic cod showing relative stable </w:t>
        </w:r>
      </w:ins>
      <w:ins w:id="30" w:author="Max Lindmark" w:date="2021-10-20T11:48:00Z">
        <w:r w:rsidR="00EA0F3E">
          <w:rPr>
            <w:rFonts w:eastAsiaTheme="minorEastAsia" w:cstheme="minorHAnsi"/>
          </w:rPr>
          <w:t>feeding levels (consumption/maximum consumption)</w:t>
        </w:r>
        <w:r w:rsidR="007145C4">
          <w:rPr>
            <w:rFonts w:eastAsiaTheme="minorEastAsia" w:cstheme="minorHAnsi"/>
          </w:rPr>
          <w:t xml:space="preserve"> over size</w:t>
        </w:r>
        <w:r w:rsidR="00C974DD">
          <w:rPr>
            <w:rFonts w:eastAsiaTheme="minorEastAsia" w:cstheme="minorHAnsi"/>
          </w:rPr>
          <w:t xml:space="preserve"> </w:t>
        </w:r>
      </w:ins>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ins w:id="31" w:author="Max Lindmark" w:date="2021-10-20T11:31:00Z">
        <w:r w:rsidR="00F01CF0">
          <w:rPr>
            <w:rFonts w:eastAsiaTheme="minorEastAsia" w:cstheme="minorHAnsi"/>
          </w:rPr>
          <w:t xml:space="preserve">. However, </w:t>
        </w:r>
      </w:ins>
      <w:ins w:id="32" w:author="Max Lindmark" w:date="2021-10-20T11:30:00Z">
        <w:r w:rsidR="00F01CF0">
          <w:rPr>
            <w:rFonts w:eastAsiaTheme="minorEastAsia" w:cstheme="minorHAnsi"/>
          </w:rPr>
          <w:t>it has to our knowledge not been tested</w:t>
        </w:r>
      </w:ins>
      <w:ins w:id="33" w:author="Max Lindmark" w:date="2021-10-20T11:31:00Z">
        <w:r w:rsidR="006D7535">
          <w:rPr>
            <w:rFonts w:eastAsiaTheme="minorEastAsia" w:cstheme="minorHAnsi"/>
          </w:rPr>
          <w:t xml:space="preserve"> thoroughly, </w:t>
        </w:r>
      </w:ins>
      <w:ins w:id="34" w:author="Max Lindmark" w:date="2021-10-20T11:30:00Z">
        <w:r w:rsidR="00F01CF0">
          <w:rPr>
            <w:rFonts w:eastAsiaTheme="minorEastAsia" w:cstheme="minorHAnsi"/>
          </w:rPr>
          <w:t xml:space="preserve">even though </w:t>
        </w:r>
        <w:proofErr w:type="spellStart"/>
        <w:r w:rsidR="00F01CF0">
          <w:rPr>
            <w:rFonts w:eastAsiaTheme="minorEastAsia" w:cstheme="minorHAnsi"/>
          </w:rPr>
          <w:t>Kitchell</w:t>
        </w:r>
        <w:proofErr w:type="spellEnd"/>
        <w:r w:rsidR="00F01CF0">
          <w:rPr>
            <w:rFonts w:eastAsiaTheme="minorEastAsia" w:cstheme="minorHAnsi"/>
          </w:rPr>
          <w:t xml:space="preserve"> et</w:t>
        </w:r>
        <w:proofErr w:type="spellStart"/>
        <w:r w:rsidR="00F01CF0">
          <w:rPr>
            <w:rFonts w:eastAsiaTheme="minorEastAsia" w:cstheme="minorHAnsi"/>
          </w:rPr>
          <w:t xml:space="preserve"> al.</w:t>
        </w:r>
      </w:ins>
      <w:ins w:id="35" w:author="Max Lindmark" w:date="2021-10-20T11:31:00Z">
        <w:r w:rsidR="00E2596A">
          <w:rPr>
            <w:rFonts w:eastAsiaTheme="minorEastAsia" w:cstheme="minorHAnsi"/>
          </w:rPr>
          <w:t xml:space="preserve"> </w:t>
        </w:r>
      </w:ins>
      <w:proofErr w:type="spellEnd"/>
      <w:ins w:id="36" w:author="Max Lindmark" w:date="2021-10-20T11:30:00Z">
        <w:r w:rsidR="00F01CF0">
          <w:rPr>
            <w:rFonts w:eastAsiaTheme="minorEastAsia" w:cstheme="minorHAnsi"/>
          </w:rPr>
          <w:t>44 years ago identified this as a</w:t>
        </w:r>
      </w:ins>
      <w:ins w:id="37" w:author="Max Lindmark" w:date="2021-10-20T11:42:00Z">
        <w:r w:rsidR="004374DC">
          <w:rPr>
            <w:rFonts w:eastAsiaTheme="minorEastAsia" w:cstheme="minorHAnsi"/>
          </w:rPr>
          <w:t xml:space="preserve"> </w:t>
        </w:r>
      </w:ins>
      <w:ins w:id="38" w:author="Max Lindmark" w:date="2021-10-20T11:30:00Z">
        <w:r w:rsidR="00F01CF0">
          <w:rPr>
            <w:rFonts w:eastAsiaTheme="minorEastAsia" w:cstheme="minorHAnsi"/>
          </w:rPr>
          <w:t>highly important parameter</w:t>
        </w:r>
      </w:ins>
      <w:ins w:id="39" w:author="Max Lindmark" w:date="2021-10-20T11:42:00Z">
        <w:r w:rsidR="004374DC">
          <w:rPr>
            <w:rFonts w:eastAsiaTheme="minorEastAsia" w:cstheme="minorHAnsi"/>
          </w:rPr>
          <w:t xml:space="preserve"> </w:t>
        </w:r>
      </w:ins>
      <w:ins w:id="40" w:author="Max Lindmark" w:date="2021-10-20T11:43:00Z">
        <w:r w:rsidR="004374DC">
          <w:rPr>
            <w:rFonts w:eastAsiaTheme="minorEastAsia" w:cstheme="minorHAnsi"/>
          </w:rPr>
          <w:t>that needed more research</w:t>
        </w:r>
      </w:ins>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ins w:id="41" w:author="Max Lindmark" w:date="2021-10-20T11:43:00Z">
        <w:r w:rsidR="004374DC">
          <w:rPr>
            <w:rFonts w:eastAsiaTheme="minorEastAsia" w:cstheme="minorHAnsi"/>
          </w:rPr>
          <w:t>.</w:t>
        </w:r>
        <w:r w:rsidR="006C6850">
          <w:rPr>
            <w:rFonts w:eastAsiaTheme="minorEastAsia" w:cstheme="minorHAnsi"/>
          </w:rPr>
          <w:t xml:space="preserve"> </w:t>
        </w:r>
      </w:ins>
      <w:del w:id="42" w:author="Max Lindmark" w:date="2021-10-20T11:43:00Z">
        <w:r w:rsidDel="004374DC">
          <w:rPr>
            <w:rFonts w:eastAsiaTheme="minorEastAsia" w:cstheme="minorHAnsi"/>
          </w:rPr>
          <w:delText xml:space="preserve"> </w:delText>
        </w:r>
      </w:del>
      <w:del w:id="43" w:author="Max Lindmark" w:date="2021-10-20T10:33:00Z">
        <w:r w:rsidR="002C6C08" w:rsidRPr="002C6C08" w:rsidDel="00074C38">
          <w:delText xml:space="preserve"> </w:delText>
        </w:r>
      </w:del>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w:t>
      </w:r>
      <w:proofErr w:type="spellStart"/>
      <w:r w:rsidR="00AF30A5">
        <w:rPr>
          <w:lang w:val="en-GB"/>
        </w:rPr>
        <w:t>Denderen</w:t>
      </w:r>
      <w:proofErr w:type="spellEnd"/>
      <w:r w:rsidR="00AF30A5">
        <w:rPr>
          <w:lang w:val="en-GB"/>
        </w:rPr>
        <w:t xml:space="preserve">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for growth, which differs between individuals of different size. Hence, each population might have a unimodal </w:t>
      </w:r>
      <w:r>
        <w:rPr>
          <w:rFonts w:eastAsiaTheme="minorEastAsia" w:cstheme="minorHAnsi"/>
        </w:rPr>
        <w:lastRenderedPageBreak/>
        <w:t>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w:t>
      </w:r>
      <w:proofErr w:type="gramStart"/>
      <w:r w:rsidRPr="00B37A74">
        <w:rPr>
          <w:rFonts w:eastAsiaTheme="minorEastAsia" w:cstheme="minorHAnsi"/>
        </w:rPr>
        <w:t>adaptation</w:t>
      </w:r>
      <w:proofErr w:type="gramEnd"/>
      <w:r w:rsidRPr="00B37A74">
        <w:rPr>
          <w:rFonts w:eastAsiaTheme="minorEastAsia" w:cstheme="minorHAnsi"/>
        </w:rPr>
        <w:t xml:space="preserve">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 xml:space="preserve">(Huey &amp; Kingsolver, 2019; </w:t>
      </w:r>
      <w:proofErr w:type="spellStart"/>
      <w:r w:rsidR="00AF30A5">
        <w:rPr>
          <w:lang w:val="en-GB"/>
        </w:rPr>
        <w:t>Ohlberger</w:t>
      </w:r>
      <w:proofErr w:type="spellEnd"/>
      <w:r w:rsidR="00AF30A5">
        <w:rPr>
          <w:lang w:val="en-GB"/>
        </w:rPr>
        <w:t xml:space="preserve">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 xml:space="preserve">(Huss et al., 2019; </w:t>
      </w:r>
      <w:proofErr w:type="spellStart"/>
      <w:r w:rsidR="00AF30A5">
        <w:rPr>
          <w:lang w:val="en-GB"/>
        </w:rPr>
        <w:t>Neuheimer</w:t>
      </w:r>
      <w:proofErr w:type="spellEnd"/>
      <w:r w:rsidR="00AF30A5">
        <w:rPr>
          <w:lang w:val="en-GB"/>
        </w:rPr>
        <w:t xml:space="preserve"> et al., 2011)</w:t>
      </w:r>
      <w:r w:rsidRPr="0001320D">
        <w:rPr>
          <w:rFonts w:cstheme="minorHAnsi"/>
        </w:rPr>
        <w:fldChar w:fldCharType="end"/>
      </w:r>
      <w:r w:rsidRPr="00B37A74">
        <w:rPr>
          <w:rFonts w:cstheme="minorHAnsi"/>
        </w:rPr>
        <w:t>.</w:t>
      </w:r>
    </w:p>
    <w:p w14:paraId="5FCD1E67" w14:textId="58C00505"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w:t>
      </w:r>
      <w:proofErr w:type="spellStart"/>
      <w:r w:rsidR="00AF30A5">
        <w:rPr>
          <w:lang w:val="en-GB"/>
        </w:rPr>
        <w:t>Lloret-Lloret</w:t>
      </w:r>
      <w:proofErr w:type="spellEnd"/>
      <w:r w:rsidR="00AF30A5">
        <w:rPr>
          <w:lang w:val="en-GB"/>
        </w:rPr>
        <w:t xml:space="preserve">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w:t>
      </w:r>
      <w:proofErr w:type="spellStart"/>
      <w:r w:rsidR="00AF30A5">
        <w:rPr>
          <w:lang w:val="en-GB"/>
        </w:rPr>
        <w:t>Audzijonyte</w:t>
      </w:r>
      <w:proofErr w:type="spellEnd"/>
      <w:r w:rsidR="00AF30A5">
        <w:rPr>
          <w:lang w:val="en-GB"/>
        </w:rPr>
        <w:t xml:space="preserve"> &amp; </w:t>
      </w:r>
      <w:proofErr w:type="spellStart"/>
      <w:r w:rsidR="00AF30A5">
        <w:rPr>
          <w:lang w:val="en-GB"/>
        </w:rPr>
        <w:t>Pecl</w:t>
      </w:r>
      <w:proofErr w:type="spellEnd"/>
      <w:r w:rsidR="00AF30A5">
        <w:rPr>
          <w:lang w:val="en-GB"/>
        </w:rPr>
        <w:t xml:space="preserve">, 2018; </w:t>
      </w:r>
      <w:proofErr w:type="spellStart"/>
      <w:r w:rsidR="00AF30A5">
        <w:rPr>
          <w:lang w:val="en-GB"/>
        </w:rPr>
        <w:t>Heincke</w:t>
      </w:r>
      <w:proofErr w:type="spellEnd"/>
      <w:r w:rsidR="00AF30A5">
        <w:rPr>
          <w:lang w:val="en-GB"/>
        </w:rPr>
        <w:t>,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00AF30A5">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AF30A5" w:rsidRPr="00AF30A5">
        <w:rPr>
          <w:lang w:val="en-GB"/>
        </w:rPr>
        <w:t>(</w:t>
      </w:r>
      <w:proofErr w:type="spellStart"/>
      <w:r w:rsidR="00AF30A5" w:rsidRPr="00AF30A5">
        <w:rPr>
          <w:lang w:val="en-GB"/>
        </w:rPr>
        <w:t>Pörtner</w:t>
      </w:r>
      <w:proofErr w:type="spellEnd"/>
      <w:r w:rsidR="00AF30A5" w:rsidRPr="00AF30A5">
        <w:rPr>
          <w:lang w:val="en-GB"/>
        </w:rPr>
        <w:t xml:space="preserve"> &amp; </w:t>
      </w:r>
      <w:proofErr w:type="spellStart"/>
      <w:r w:rsidR="00AF30A5" w:rsidRPr="00AF30A5">
        <w:rPr>
          <w:lang w:val="en-GB"/>
        </w:rPr>
        <w:t>Knust</w:t>
      </w:r>
      <w:proofErr w:type="spellEnd"/>
      <w:r w:rsidR="00AF30A5" w:rsidRPr="00AF30A5">
        <w:rPr>
          <w:lang w:val="en-GB"/>
        </w:rPr>
        <w: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2019; Van </w:t>
      </w:r>
      <w:proofErr w:type="spellStart"/>
      <w:r w:rsidR="00AF30A5">
        <w:rPr>
          <w:lang w:val="en-GB"/>
        </w:rPr>
        <w:t>Dorst</w:t>
      </w:r>
      <w:proofErr w:type="spellEnd"/>
      <w:r w:rsidR="00AF30A5">
        <w:rPr>
          <w:lang w:val="en-GB"/>
        </w:rPr>
        <w:t xml:space="preserve"> et al., 2019)</w:t>
      </w:r>
      <w:r w:rsidRPr="0001320D">
        <w:rPr>
          <w:rFonts w:eastAsiaTheme="minorEastAsia" w:cstheme="minorHAnsi"/>
        </w:rPr>
        <w:fldChar w:fldCharType="end"/>
      </w:r>
      <w:r w:rsidRPr="00B37A74">
        <w:rPr>
          <w:rFonts w:eastAsiaTheme="minorEastAsia" w:cstheme="minorHAnsi"/>
        </w:rPr>
        <w:t xml:space="preserve">. Hence, </w:t>
      </w:r>
      <w:proofErr w:type="gramStart"/>
      <w:r w:rsidRPr="00B37A74">
        <w:rPr>
          <w:rFonts w:cstheme="minorHAnsi"/>
        </w:rPr>
        <w:t>assuming that</w:t>
      </w:r>
      <w:proofErr w:type="gramEnd"/>
      <w:r w:rsidRPr="00B37A74">
        <w:rPr>
          <w:rFonts w:cstheme="minorHAnsi"/>
        </w:rPr>
        <w:t xml:space="preserve">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lastRenderedPageBreak/>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Pr>
          <w:lang w:val="en-GB"/>
        </w:rPr>
        <w:t xml:space="preserve">(Cheung et al., 2013; Gilbert et al., 2014; Morita et al., 2010; </w:t>
      </w:r>
      <w:proofErr w:type="spellStart"/>
      <w:r w:rsidR="00AF30A5">
        <w:rPr>
          <w:lang w:val="en-GB"/>
        </w:rPr>
        <w:t>Vasseur</w:t>
      </w:r>
      <w:proofErr w:type="spellEnd"/>
      <w:r w:rsidR="00AF30A5">
        <w:rPr>
          <w:lang w:val="en-GB"/>
        </w:rPr>
        <w:t xml:space="preserve">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 xml:space="preserve">temperature treatments and at </w:t>
      </w:r>
      <w:r w:rsidRPr="00B37A74">
        <w:rPr>
          <w:rFonts w:eastAsiaTheme="minorEastAsia" w:cstheme="minorHAnsi"/>
        </w:rPr>
        <w:lastRenderedPageBreak/>
        <w:t>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 xml:space="preserve">(Armstrong &amp; Hawkins, 2008; </w:t>
      </w:r>
      <w:proofErr w:type="spellStart"/>
      <w:r w:rsidR="00AF30A5">
        <w:rPr>
          <w:lang w:val="en-GB"/>
        </w:rPr>
        <w:t>Jerde</w:t>
      </w:r>
      <w:proofErr w:type="spellEnd"/>
      <w:r w:rsidR="00AF30A5">
        <w:rPr>
          <w:lang w:val="en-GB"/>
        </w:rPr>
        <w:t xml:space="preserv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 xml:space="preserve">for each combination of body mass group and species. We compiled </w:t>
      </w:r>
      <w:r w:rsidRPr="00B37A74">
        <w:rPr>
          <w:rFonts w:cstheme="minorHAnsi"/>
        </w:rPr>
        <w:lastRenderedPageBreak/>
        <w:t>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w:t>
      </w:r>
      <w:proofErr w:type="gramStart"/>
      <w:r w:rsidRPr="00B37A74">
        <w:rPr>
          <w:rFonts w:eastAsiaTheme="minorEastAsia" w:cstheme="minorHAnsi"/>
        </w:rPr>
        <w:t>habitats</w:t>
      </w:r>
      <w:proofErr w:type="gramEnd"/>
      <w:r w:rsidRPr="00B37A74">
        <w:rPr>
          <w:rFonts w:eastAsiaTheme="minorEastAsia" w:cstheme="minorHAnsi"/>
        </w:rPr>
        <w:t xml:space="preserve">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C14B1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C14B1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C14B1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w:t>
      </w:r>
      <w:proofErr w:type="spellStart"/>
      <w:r w:rsidR="00AF30A5">
        <w:rPr>
          <w:lang w:val="en-GB"/>
        </w:rPr>
        <w:t>Schielzeth</w:t>
      </w:r>
      <w:proofErr w:type="spellEnd"/>
      <w:r w:rsidR="00AF30A5">
        <w:rPr>
          <w:lang w:val="en-GB"/>
        </w:rPr>
        <w:t>,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For each dataset, we evaluate multiple combinations of species-</w:t>
      </w:r>
      <w:r w:rsidRPr="00B37A74">
        <w:rPr>
          <w:rFonts w:eastAsiaTheme="minorEastAsia"/>
        </w:rPr>
        <w:lastRenderedPageBreak/>
        <w:t xml:space="preserve">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proofErr w:type="gramStart"/>
      <w:r w:rsidRPr="00B37A74">
        <w:rPr>
          <w:bCs/>
          <w:i/>
          <w:iCs/>
        </w:rPr>
        <w:t>metabolism</w:t>
      </w:r>
      <w:proofErr w:type="gramEnd"/>
      <w:r w:rsidRPr="00B37A74">
        <w:rPr>
          <w:bCs/>
          <w:i/>
          <w:iCs/>
        </w:rPr>
        <w:t xml:space="preserve">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proofErr w:type="gramStart"/>
      <w:r w:rsidRPr="00B37A74">
        <w:rPr>
          <w:rFonts w:eastAsiaTheme="minorEastAsia"/>
        </w:rPr>
        <w:t>metabolism</w:t>
      </w:r>
      <w:proofErr w:type="gramEnd"/>
      <w:r w:rsidRPr="00B37A74">
        <w:rPr>
          <w:rFonts w:eastAsiaTheme="minorEastAsia"/>
        </w:rPr>
        <w:t xml:space="preserve">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with mass, and exponent</w:t>
      </w:r>
      <w:proofErr w:type="spellStart"/>
      <w:r w:rsidRPr="00B37A74">
        <w:rPr>
          <w:rFonts w:eastAsiaTheme="minorEastAsia"/>
        </w:rPr>
        <w:t>ially</w:t>
      </w:r>
      <w:proofErr w:type="spellEnd"/>
      <w:r w:rsidRPr="00B37A74">
        <w:rPr>
          <w:rFonts w:eastAsiaTheme="minorEastAsia"/>
        </w:rPr>
        <w:t xml:space="preserve">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w:t>
      </w:r>
      <w:proofErr w:type="spellStart"/>
      <w:r w:rsidRPr="00B37A74">
        <w:rPr>
          <w:rFonts w:eastAsiaTheme="minorEastAsia"/>
        </w:rPr>
        <w:t>redictors</w:t>
      </w:r>
      <w:proofErr w:type="spellEnd"/>
      <w:r w:rsidRPr="00B37A74">
        <w:rPr>
          <w:rFonts w:eastAsiaTheme="minorEastAsia"/>
        </w:rPr>
        <w:t xml:space="preserve">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w:t>
      </w:r>
      <w:r w:rsidRPr="00B37A74">
        <w:rPr>
          <w:rFonts w:eastAsiaTheme="minorEastAsia"/>
          <w:bCs/>
          <w:iCs/>
        </w:rPr>
        <w:lastRenderedPageBreak/>
        <w:t xml:space="preserve">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 xml:space="preserve">(Beamish, 1964; </w:t>
      </w:r>
      <w:proofErr w:type="spellStart"/>
      <w:r w:rsidR="00AF30A5">
        <w:rPr>
          <w:lang w:val="en-GB"/>
        </w:rPr>
        <w:t>Ohlberger</w:t>
      </w:r>
      <w:proofErr w:type="spellEnd"/>
      <w:r w:rsidR="00AF30A5">
        <w:rPr>
          <w:lang w:val="en-GB"/>
        </w:rPr>
        <w:t xml:space="preserve">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w:t>
      </w:r>
      <w:proofErr w:type="spellStart"/>
      <w:r w:rsidR="00993E52">
        <w:rPr>
          <w:rFonts w:eastAsiaTheme="minorEastAsia"/>
          <w:bCs/>
          <w:iCs/>
        </w:rPr>
        <w:t>pecies</w:t>
      </w:r>
      <w:proofErr w:type="spellEnd"/>
      <w:r w:rsidR="00993E52">
        <w:rPr>
          <w:rFonts w:eastAsiaTheme="minorEastAsia"/>
          <w:bCs/>
          <w:iCs/>
        </w:rPr>
        <w:t xml:space="preserve">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C14B1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C14B14"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C14B14"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lastRenderedPageBreak/>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w:t>
      </w:r>
      <w:proofErr w:type="spellStart"/>
      <w:r w:rsidRPr="00B37A74">
        <w:rPr>
          <w:rFonts w:eastAsiaTheme="minorEastAsia"/>
          <w:bCs/>
          <w:iCs/>
        </w:rPr>
        <w:t>ing</w:t>
      </w:r>
      <w:proofErr w:type="spellEnd"/>
      <w:r w:rsidRPr="00B37A74">
        <w:rPr>
          <w:rFonts w:eastAsiaTheme="minorEastAsia"/>
          <w:bCs/>
          <w:iCs/>
        </w:rPr>
        <w:t xml:space="preserve">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6C33A036"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ins w:id="44" w:author="Max Lindmark" w:date="2021-10-19T16:52:00Z">
        <w:r w:rsidR="001728A4">
          <w:rPr>
            <w:rFonts w:eastAsiaTheme="minorEastAsia"/>
          </w:rPr>
          <w:t xml:space="preserve">want to confound that effect with any relationship that might occur across species in our data </w:t>
        </w:r>
        <w:r w:rsidR="00917FA9">
          <w:rPr>
            <w:rFonts w:eastAsiaTheme="minorEastAsia"/>
          </w:rPr>
          <w:lastRenderedPageBreak/>
          <w:t xml:space="preserve">which </w:t>
        </w:r>
        <w:r w:rsidR="001728A4">
          <w:rPr>
            <w:rFonts w:eastAsiaTheme="minorEastAsia"/>
          </w:rPr>
          <w:t>have different asymptotic sizes</w:t>
        </w:r>
        <w:r w:rsidR="00917FA9">
          <w:rPr>
            <w:rFonts w:eastAsiaTheme="minorEastAsia"/>
          </w:rPr>
          <w:t>.</w:t>
        </w:r>
        <w:r w:rsidR="001728A4">
          <w:rPr>
            <w:rFonts w:eastAsiaTheme="minorEastAsia"/>
          </w:rPr>
          <w:t xml:space="preserve"> </w:t>
        </w:r>
      </w:ins>
      <w:del w:id="45" w:author="Max Lindmark" w:date="2021-10-19T16:53:00Z">
        <w:r w:rsidRPr="00B37A74" w:rsidDel="00777715">
          <w:rPr>
            <w:rFonts w:eastAsiaTheme="minorEastAsia"/>
          </w:rPr>
          <w:delText>expect an interspecific relationship between optimum growth temperature and body mass because species are adapted to different thermal regimes</w:delText>
        </w:r>
        <w:r w:rsidRPr="00B37A74" w:rsidDel="00777715">
          <w:rPr>
            <w:rFonts w:eastAsiaTheme="minorEastAsia"/>
            <w:iCs/>
          </w:rPr>
          <w:delText xml:space="preserve">. </w:delText>
        </w:r>
      </w:del>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w:t>
      </w:r>
      <w:proofErr w:type="spellStart"/>
      <w:r w:rsidR="00AF30A5" w:rsidRPr="00AF30A5">
        <w:rPr>
          <w:lang w:val="en-GB"/>
        </w:rPr>
        <w:t>i</w:t>
      </w:r>
      <w:proofErr w:type="spellEnd"/>
      <w:r w:rsidR="00AF30A5" w:rsidRPr="00AF30A5">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w:t>
      </w:r>
      <w:proofErr w:type="spellStart"/>
      <w:r w:rsidR="00AF30A5">
        <w:rPr>
          <w:lang w:val="en-GB"/>
        </w:rPr>
        <w:t>Youngflesh</w:t>
      </w:r>
      <w:proofErr w:type="spellEnd"/>
      <w:r w:rsidR="00AF30A5">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w:t>
      </w:r>
      <w:proofErr w:type="spellStart"/>
      <w:r w:rsidR="00AF30A5">
        <w:rPr>
          <w:lang w:val="en-GB"/>
        </w:rPr>
        <w:t>Gabry</w:t>
      </w:r>
      <w:proofErr w:type="spellEnd"/>
      <w:r w:rsidR="00AF30A5">
        <w:rPr>
          <w:lang w:val="en-GB"/>
        </w:rPr>
        <w:t xml:space="preserve">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45D0F280"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AF30A5">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4ivOjIm1/MlJ6FK7a","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w:t>
      </w:r>
      <w:proofErr w:type="spellStart"/>
      <w:r w:rsidR="00AF30A5">
        <w:rPr>
          <w:lang w:val="en-GB"/>
        </w:rPr>
        <w:t>Vehtari</w:t>
      </w:r>
      <w:proofErr w:type="spellEnd"/>
      <w:r w:rsidR="00AF30A5">
        <w:rPr>
          <w:lang w:val="en-GB"/>
        </w:rPr>
        <w:t xml:space="preserve">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WAIC is each models difference to the lowest WAIC across models, in line wi</w:t>
      </w:r>
      <w:proofErr w:type="spellStart"/>
      <w:r w:rsidRPr="00B37A74">
        <w:t>th</w:t>
      </w:r>
      <w:proofErr w:type="spellEnd"/>
      <w:r w:rsidRPr="00B37A74">
        <w:t xml:space="preserve">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 xml:space="preserve">(Essington et al., 2001; </w:t>
      </w:r>
      <w:proofErr w:type="spellStart"/>
      <w:r w:rsidR="00AF30A5">
        <w:rPr>
          <w:lang w:val="en-GB"/>
        </w:rPr>
        <w:t>Kitchell</w:t>
      </w:r>
      <w:proofErr w:type="spellEnd"/>
      <w:r w:rsidR="00AF30A5">
        <w:rPr>
          <w:lang w:val="en-GB"/>
        </w:rPr>
        <w:t xml:space="preserve">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w:t>
      </w:r>
      <w:proofErr w:type="spellStart"/>
      <w:r w:rsidR="00AF30A5">
        <w:rPr>
          <w:lang w:val="en-GB"/>
        </w:rPr>
        <w:t>Cuenco</w:t>
      </w:r>
      <w:proofErr w:type="spellEnd"/>
      <w:r w:rsidR="00AF30A5">
        <w:rPr>
          <w:lang w:val="en-GB"/>
        </w:rPr>
        <w:t xml:space="preserve"> et al., 1985; </w:t>
      </w:r>
      <w:proofErr w:type="spellStart"/>
      <w:r w:rsidR="00AF30A5">
        <w:rPr>
          <w:lang w:val="en-GB"/>
        </w:rPr>
        <w:t>Kitchell</w:t>
      </w:r>
      <w:proofErr w:type="spellEnd"/>
      <w:r w:rsidR="00AF30A5">
        <w:rPr>
          <w:lang w:val="en-GB"/>
        </w:rPr>
        <w:t xml:space="preserve">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C14B14"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13EB4FB"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w:t>
      </w:r>
      <w:proofErr w:type="spellStart"/>
      <w:r w:rsidR="00AF30A5">
        <w:rPr>
          <w:lang w:val="en-GB"/>
        </w:rPr>
        <w:t>Hepher</w:t>
      </w:r>
      <w:proofErr w:type="spellEnd"/>
      <w:r w:rsidR="00AF30A5">
        <w:rPr>
          <w:lang w:val="en-GB"/>
        </w:rPr>
        <w:t>,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w:t>
      </w:r>
      <w:proofErr w:type="spellStart"/>
      <w:r w:rsidR="00AF30A5">
        <w:rPr>
          <w:lang w:val="en-GB"/>
        </w:rPr>
        <w:t>Rijnsdorp</w:t>
      </w:r>
      <w:proofErr w:type="spellEnd"/>
      <w:r w:rsidR="00AF30A5">
        <w:rPr>
          <w:lang w:val="en-GB"/>
        </w:rPr>
        <w:t xml:space="preserve"> &amp; </w:t>
      </w:r>
      <w:proofErr w:type="spellStart"/>
      <w:r w:rsidR="00AF30A5">
        <w:rPr>
          <w:lang w:val="en-GB"/>
        </w:rPr>
        <w:t>Ibelings</w:t>
      </w:r>
      <w:proofErr w:type="spellEnd"/>
      <w:r w:rsidR="00AF30A5">
        <w:rPr>
          <w:lang w:val="en-GB"/>
        </w:rPr>
        <w:t>,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w:t>
      </w:r>
      <w:r w:rsidRPr="00B37A74">
        <w:rPr>
          <w:rFonts w:eastAsiaTheme="minorEastAsia"/>
          <w:iCs/>
        </w:rPr>
        <w:lastRenderedPageBreak/>
        <w:t xml:space="preserve">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lastRenderedPageBreak/>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2C6C3C5D" w14:textId="11D23075" w:rsidR="003D3BD0" w:rsidRDefault="00A22A36" w:rsidP="00B951A8">
      <w:pPr>
        <w:pStyle w:val="Bibliography"/>
      </w:pPr>
      <w:r w:rsidRPr="00C22D0F">
        <w:t xml:space="preserve"> </w:t>
      </w:r>
    </w:p>
    <w:p w14:paraId="4799B44C" w14:textId="77777777" w:rsidR="002745A8" w:rsidRPr="002745A8" w:rsidRDefault="002745A8" w:rsidP="002745A8"/>
    <w:p w14:paraId="7C9B2E74" w14:textId="3D9E33DC" w:rsidR="00EE52D7" w:rsidRDefault="00EE52D7" w:rsidP="00B72E09">
      <w:pPr>
        <w:spacing w:line="480" w:lineRule="auto"/>
        <w:contextualSpacing/>
      </w:pPr>
      <w:r>
        <w:rPr>
          <w:rFonts w:cstheme="minorHAnsi"/>
          <w:b/>
          <w:sz w:val="28"/>
          <w:szCs w:val="28"/>
        </w:rPr>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lastRenderedPageBreak/>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12"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9EFB97C" w:rsidR="00EB26D7" w:rsidRPr="003274BB" w:rsidRDefault="00EE52D7" w:rsidP="00BB6D31">
      <w:pPr>
        <w:spacing w:line="480" w:lineRule="auto"/>
        <w:contextualSpacing/>
        <w:jc w:val="both"/>
        <w:rPr>
          <w:rFonts w:cstheme="minorHAnsi"/>
          <w:i/>
          <w:iCs/>
        </w:rPr>
      </w:pPr>
      <w:commentRangeStart w:id="46"/>
      <w:r w:rsidRPr="00B37A74">
        <w:rPr>
          <w:rFonts w:cstheme="minorHAnsi"/>
          <w:b/>
          <w:bCs/>
        </w:rPr>
        <w:t>Figure 1.</w:t>
      </w:r>
      <w:r w:rsidRPr="00B37A74">
        <w:rPr>
          <w:rFonts w:cstheme="minorHAnsi"/>
          <w:i/>
          <w:iCs/>
        </w:rPr>
        <w:t xml:space="preserve"> </w:t>
      </w:r>
      <w:commentRangeEnd w:id="46"/>
      <w:r w:rsidR="00B36F1F">
        <w:rPr>
          <w:rStyle w:val="CommentReference"/>
        </w:rPr>
        <w:commentReference w:id="46"/>
      </w:r>
      <w:r w:rsidRPr="00B37A74">
        <w:rPr>
          <w:rFonts w:cstheme="minorHAnsi"/>
          <w:i/>
          <w:iCs/>
        </w:rPr>
        <w:t xml:space="preserve">Natural log of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r w:rsidR="004E7B1E">
        <w:rPr>
          <w:rFonts w:cstheme="minorHAnsi"/>
          <w:i/>
        </w:rPr>
        <w:t>(routine metabolic rate in panel B)</w:t>
      </w:r>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r w:rsidR="00B30BB3">
        <w:rPr>
          <w:rFonts w:cstheme="minorHAnsi"/>
          <w:i/>
        </w:rPr>
        <w:t>, hence the temperature terms are omitted</w:t>
      </w:r>
      <w:r w:rsidRPr="00B37A74">
        <w:rPr>
          <w:rFonts w:cstheme="minorHAnsi"/>
          <w:i/>
        </w:rPr>
        <w:t>.</w:t>
      </w:r>
      <w:r w:rsidR="00565354">
        <w:rPr>
          <w:rFonts w:cstheme="minorHAnsi"/>
          <w:i/>
        </w:rPr>
        <w:t xml:space="preserve"> </w:t>
      </w:r>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r w:rsidRPr="00B37A74">
        <w:rPr>
          <w:rFonts w:cstheme="minorHAnsi"/>
          <w:i/>
          <w:iCs/>
        </w:rPr>
        <w:t xml:space="preserve">Shaded areas correspond to 80% and 95% credible intervals. Species are grouped by color (legend not shown, n=20 for consumption and n=34 for metabolism, respectively). C) Global and species-level effects </w:t>
      </w:r>
      <w:r w:rsidRPr="00B37A74">
        <w:rPr>
          <w:rFonts w:cstheme="minorHAnsi"/>
          <w:i/>
          <w:iCs/>
        </w:rPr>
        <w:lastRenderedPageBreak/>
        <w:t>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r w:rsidR="00FA07BD">
        <w:rPr>
          <w:rFonts w:cstheme="minorHAnsi"/>
          <w:i/>
          <w:iCs/>
        </w:rPr>
        <w:t xml:space="preserve"> </w:t>
      </w:r>
      <w:r w:rsidR="00FA07BD">
        <w:rPr>
          <w:i/>
          <w:iCs/>
        </w:rPr>
        <w:t xml:space="preserve">± </w:t>
      </w:r>
      <w:r w:rsidR="00FA07BD">
        <w:rPr>
          <w:rFonts w:cstheme="minorHAnsi"/>
          <w:i/>
          <w:iCs/>
        </w:rPr>
        <w:t>2</w:t>
      </w:r>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Max Lindmark" w:date="2021-10-20T11:19:00Z" w:initials="MOU">
    <w:p w14:paraId="32495693" w14:textId="1979928D" w:rsidR="00C34E70" w:rsidRDefault="00C34E70">
      <w:pPr>
        <w:pStyle w:val="CommentText"/>
      </w:pPr>
      <w:r>
        <w:rPr>
          <w:rStyle w:val="CommentReference"/>
        </w:rPr>
        <w:annotationRef/>
      </w:r>
      <w:r>
        <w:t>Added Messmer here as an empirical example for metabolic rate (</w:t>
      </w:r>
      <w:proofErr w:type="spellStart"/>
      <w:r>
        <w:t>neuen</w:t>
      </w:r>
      <w:proofErr w:type="spellEnd"/>
      <w:r>
        <w:t xml:space="preserve"> is feeding and </w:t>
      </w:r>
      <w:proofErr w:type="spellStart"/>
      <w:r>
        <w:t>kitchell</w:t>
      </w:r>
      <w:proofErr w:type="spellEnd"/>
      <w:r>
        <w:t xml:space="preserve"> is more of an assumption)</w:t>
      </w:r>
    </w:p>
  </w:comment>
  <w:comment w:id="46" w:author="Max Lindmark" w:date="2021-10-19T16:45:00Z" w:initials="MOU">
    <w:p w14:paraId="6C127C83" w14:textId="0964A55F" w:rsidR="00B36F1F" w:rsidRDefault="00B36F1F">
      <w:pPr>
        <w:pStyle w:val="CommentText"/>
      </w:pPr>
      <w:r>
        <w:rPr>
          <w:rStyle w:val="CommentReference"/>
        </w:rPr>
        <w:annotationRef/>
      </w:r>
      <w:r>
        <w:t xml:space="preserve">Is it not confusing that we have mass in g on the x-axis, but show the equation using the centered estimates? (Thinking about the intercept here). Should I instead show the centered scale and </w:t>
      </w:r>
      <w:proofErr w:type="spellStart"/>
      <w:r>
        <w:t>simpy</w:t>
      </w:r>
      <w:proofErr w:type="spellEnd"/>
      <w:r>
        <w:t xml:space="preserve"> provide the means in the legend tex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495693" w15:done="0"/>
  <w15:commentEx w15:paraId="6C127C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79C1" w16cex:dateUtc="2021-10-20T09:19:00Z"/>
  <w16cex:commentExtensible w16cex:durableId="251974AB" w16cex:dateUtc="2021-10-1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495693" w16cid:durableId="251A79C1"/>
  <w16cid:commentId w16cid:paraId="6C127C83" w16cid:durableId="251974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3F6A"/>
    <w:rsid w:val="000374F9"/>
    <w:rsid w:val="00041C92"/>
    <w:rsid w:val="00043B98"/>
    <w:rsid w:val="00044766"/>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552"/>
    <w:rsid w:val="000E3764"/>
    <w:rsid w:val="000E3C63"/>
    <w:rsid w:val="000F34A3"/>
    <w:rsid w:val="000F4D7D"/>
    <w:rsid w:val="000F72D2"/>
    <w:rsid w:val="000F7520"/>
    <w:rsid w:val="000F76CB"/>
    <w:rsid w:val="0010028B"/>
    <w:rsid w:val="001011F8"/>
    <w:rsid w:val="00103766"/>
    <w:rsid w:val="0010555E"/>
    <w:rsid w:val="00107F38"/>
    <w:rsid w:val="00110082"/>
    <w:rsid w:val="001114C8"/>
    <w:rsid w:val="0011268E"/>
    <w:rsid w:val="0011430D"/>
    <w:rsid w:val="00116C61"/>
    <w:rsid w:val="00116D29"/>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1BE9"/>
    <w:rsid w:val="00153359"/>
    <w:rsid w:val="00154D1C"/>
    <w:rsid w:val="00154DB9"/>
    <w:rsid w:val="00155657"/>
    <w:rsid w:val="00155660"/>
    <w:rsid w:val="0015760E"/>
    <w:rsid w:val="00160693"/>
    <w:rsid w:val="00160E53"/>
    <w:rsid w:val="00161005"/>
    <w:rsid w:val="00161213"/>
    <w:rsid w:val="001638BB"/>
    <w:rsid w:val="00167D11"/>
    <w:rsid w:val="00170D14"/>
    <w:rsid w:val="001728A4"/>
    <w:rsid w:val="00173764"/>
    <w:rsid w:val="00175D9C"/>
    <w:rsid w:val="001764F8"/>
    <w:rsid w:val="00176EF6"/>
    <w:rsid w:val="00177E68"/>
    <w:rsid w:val="00181EDF"/>
    <w:rsid w:val="00184FB8"/>
    <w:rsid w:val="001875EA"/>
    <w:rsid w:val="00192E60"/>
    <w:rsid w:val="00196794"/>
    <w:rsid w:val="001A3841"/>
    <w:rsid w:val="001A504D"/>
    <w:rsid w:val="001A57BB"/>
    <w:rsid w:val="001A6AE8"/>
    <w:rsid w:val="001A6FB9"/>
    <w:rsid w:val="001B1155"/>
    <w:rsid w:val="001B3828"/>
    <w:rsid w:val="001B7424"/>
    <w:rsid w:val="001C3256"/>
    <w:rsid w:val="001C38B5"/>
    <w:rsid w:val="001C5C9D"/>
    <w:rsid w:val="001D3DED"/>
    <w:rsid w:val="001E0983"/>
    <w:rsid w:val="001E1679"/>
    <w:rsid w:val="001E52CE"/>
    <w:rsid w:val="001E64B3"/>
    <w:rsid w:val="001F07D2"/>
    <w:rsid w:val="001F4B29"/>
    <w:rsid w:val="001F4D60"/>
    <w:rsid w:val="001F5D6B"/>
    <w:rsid w:val="001F7190"/>
    <w:rsid w:val="001F78D9"/>
    <w:rsid w:val="0020282F"/>
    <w:rsid w:val="00203ED8"/>
    <w:rsid w:val="0020738F"/>
    <w:rsid w:val="00210780"/>
    <w:rsid w:val="00212826"/>
    <w:rsid w:val="00212A6A"/>
    <w:rsid w:val="0021415C"/>
    <w:rsid w:val="002160AF"/>
    <w:rsid w:val="00221898"/>
    <w:rsid w:val="00221B6B"/>
    <w:rsid w:val="0022380A"/>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30AC"/>
    <w:rsid w:val="00253306"/>
    <w:rsid w:val="002566F8"/>
    <w:rsid w:val="00256D79"/>
    <w:rsid w:val="00256DEC"/>
    <w:rsid w:val="002576D0"/>
    <w:rsid w:val="00260680"/>
    <w:rsid w:val="00260B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C2944"/>
    <w:rsid w:val="002C670B"/>
    <w:rsid w:val="002C6C08"/>
    <w:rsid w:val="002D0A5D"/>
    <w:rsid w:val="002D2548"/>
    <w:rsid w:val="002D4880"/>
    <w:rsid w:val="002D55A9"/>
    <w:rsid w:val="002D5B83"/>
    <w:rsid w:val="002D73FB"/>
    <w:rsid w:val="002E1DA7"/>
    <w:rsid w:val="002E3AB1"/>
    <w:rsid w:val="002E3D59"/>
    <w:rsid w:val="002E5E42"/>
    <w:rsid w:val="002F097A"/>
    <w:rsid w:val="002F114A"/>
    <w:rsid w:val="002F1CF6"/>
    <w:rsid w:val="002F1D23"/>
    <w:rsid w:val="002F31AB"/>
    <w:rsid w:val="002F551C"/>
    <w:rsid w:val="002F6454"/>
    <w:rsid w:val="002F6848"/>
    <w:rsid w:val="002F72C3"/>
    <w:rsid w:val="00302DF0"/>
    <w:rsid w:val="0030360E"/>
    <w:rsid w:val="00304ED1"/>
    <w:rsid w:val="00305404"/>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41A4"/>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3A36"/>
    <w:rsid w:val="003A4874"/>
    <w:rsid w:val="003A7443"/>
    <w:rsid w:val="003B0677"/>
    <w:rsid w:val="003B0C42"/>
    <w:rsid w:val="003B0DE8"/>
    <w:rsid w:val="003B1285"/>
    <w:rsid w:val="003B2018"/>
    <w:rsid w:val="003B3061"/>
    <w:rsid w:val="003B49CA"/>
    <w:rsid w:val="003B6F0E"/>
    <w:rsid w:val="003B734B"/>
    <w:rsid w:val="003C156E"/>
    <w:rsid w:val="003C1FF6"/>
    <w:rsid w:val="003C25A8"/>
    <w:rsid w:val="003C6574"/>
    <w:rsid w:val="003D00C2"/>
    <w:rsid w:val="003D1255"/>
    <w:rsid w:val="003D3BD0"/>
    <w:rsid w:val="003D602F"/>
    <w:rsid w:val="003D6D6E"/>
    <w:rsid w:val="003E0395"/>
    <w:rsid w:val="003E0F3A"/>
    <w:rsid w:val="003E13A2"/>
    <w:rsid w:val="003E2DCD"/>
    <w:rsid w:val="003E507E"/>
    <w:rsid w:val="003E61FF"/>
    <w:rsid w:val="003E7598"/>
    <w:rsid w:val="003F1038"/>
    <w:rsid w:val="003F19AC"/>
    <w:rsid w:val="003F3062"/>
    <w:rsid w:val="003F422D"/>
    <w:rsid w:val="00402888"/>
    <w:rsid w:val="00404A42"/>
    <w:rsid w:val="00405720"/>
    <w:rsid w:val="00405C2D"/>
    <w:rsid w:val="0040614D"/>
    <w:rsid w:val="00406E37"/>
    <w:rsid w:val="004072D3"/>
    <w:rsid w:val="00412561"/>
    <w:rsid w:val="00412AB1"/>
    <w:rsid w:val="004133CA"/>
    <w:rsid w:val="00416D62"/>
    <w:rsid w:val="00422612"/>
    <w:rsid w:val="0042376B"/>
    <w:rsid w:val="00423844"/>
    <w:rsid w:val="0042425D"/>
    <w:rsid w:val="00424F15"/>
    <w:rsid w:val="004335E2"/>
    <w:rsid w:val="00436A47"/>
    <w:rsid w:val="004374DC"/>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868"/>
    <w:rsid w:val="004779E3"/>
    <w:rsid w:val="00480900"/>
    <w:rsid w:val="00480CDE"/>
    <w:rsid w:val="004817D7"/>
    <w:rsid w:val="004829C5"/>
    <w:rsid w:val="00483A95"/>
    <w:rsid w:val="00483ACA"/>
    <w:rsid w:val="00483CB0"/>
    <w:rsid w:val="00485B90"/>
    <w:rsid w:val="00486CB0"/>
    <w:rsid w:val="00486D2F"/>
    <w:rsid w:val="00487540"/>
    <w:rsid w:val="00490D6F"/>
    <w:rsid w:val="00492121"/>
    <w:rsid w:val="004927E8"/>
    <w:rsid w:val="0049362F"/>
    <w:rsid w:val="00497873"/>
    <w:rsid w:val="00497BA9"/>
    <w:rsid w:val="004A088A"/>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B1E"/>
    <w:rsid w:val="004F2AC7"/>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3171"/>
    <w:rsid w:val="0055485E"/>
    <w:rsid w:val="0055730C"/>
    <w:rsid w:val="00562332"/>
    <w:rsid w:val="00562866"/>
    <w:rsid w:val="00562ADD"/>
    <w:rsid w:val="00565354"/>
    <w:rsid w:val="00574A41"/>
    <w:rsid w:val="005760B0"/>
    <w:rsid w:val="005760B5"/>
    <w:rsid w:val="00577BB9"/>
    <w:rsid w:val="00585FEA"/>
    <w:rsid w:val="005911F4"/>
    <w:rsid w:val="00591F39"/>
    <w:rsid w:val="0059487E"/>
    <w:rsid w:val="00596F2F"/>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185C"/>
    <w:rsid w:val="005C3C5E"/>
    <w:rsid w:val="005C3DAE"/>
    <w:rsid w:val="005C5FF9"/>
    <w:rsid w:val="005D217E"/>
    <w:rsid w:val="005D25C1"/>
    <w:rsid w:val="005D2BA3"/>
    <w:rsid w:val="005D5BE2"/>
    <w:rsid w:val="005E4474"/>
    <w:rsid w:val="005E506D"/>
    <w:rsid w:val="005E6E5B"/>
    <w:rsid w:val="005E7364"/>
    <w:rsid w:val="005F0192"/>
    <w:rsid w:val="005F0A5B"/>
    <w:rsid w:val="005F286B"/>
    <w:rsid w:val="005F340D"/>
    <w:rsid w:val="005F357E"/>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1038"/>
    <w:rsid w:val="006423F8"/>
    <w:rsid w:val="0064248C"/>
    <w:rsid w:val="00643FF9"/>
    <w:rsid w:val="00644BEA"/>
    <w:rsid w:val="00645236"/>
    <w:rsid w:val="00645F5D"/>
    <w:rsid w:val="00647798"/>
    <w:rsid w:val="006506B3"/>
    <w:rsid w:val="00651E5A"/>
    <w:rsid w:val="00652262"/>
    <w:rsid w:val="00652574"/>
    <w:rsid w:val="0065723A"/>
    <w:rsid w:val="00657603"/>
    <w:rsid w:val="00664D3A"/>
    <w:rsid w:val="00665999"/>
    <w:rsid w:val="00666C40"/>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4D74"/>
    <w:rsid w:val="006A522D"/>
    <w:rsid w:val="006A5A37"/>
    <w:rsid w:val="006A6704"/>
    <w:rsid w:val="006A739F"/>
    <w:rsid w:val="006B23EF"/>
    <w:rsid w:val="006B2A62"/>
    <w:rsid w:val="006B2DED"/>
    <w:rsid w:val="006B4F16"/>
    <w:rsid w:val="006C0838"/>
    <w:rsid w:val="006C0BE2"/>
    <w:rsid w:val="006C0F46"/>
    <w:rsid w:val="006C3648"/>
    <w:rsid w:val="006C51E0"/>
    <w:rsid w:val="006C5421"/>
    <w:rsid w:val="006C54BC"/>
    <w:rsid w:val="006C6850"/>
    <w:rsid w:val="006C746F"/>
    <w:rsid w:val="006C7B7B"/>
    <w:rsid w:val="006D2D42"/>
    <w:rsid w:val="006D6D1A"/>
    <w:rsid w:val="006D7535"/>
    <w:rsid w:val="006E052C"/>
    <w:rsid w:val="006E59D2"/>
    <w:rsid w:val="006F0BB6"/>
    <w:rsid w:val="006F298D"/>
    <w:rsid w:val="006F3AD3"/>
    <w:rsid w:val="007007A8"/>
    <w:rsid w:val="007017D0"/>
    <w:rsid w:val="007036ED"/>
    <w:rsid w:val="007048D2"/>
    <w:rsid w:val="00705D1B"/>
    <w:rsid w:val="00707143"/>
    <w:rsid w:val="007145C4"/>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0F8B"/>
    <w:rsid w:val="00764BFB"/>
    <w:rsid w:val="0076691D"/>
    <w:rsid w:val="007708F2"/>
    <w:rsid w:val="0077235F"/>
    <w:rsid w:val="0077501C"/>
    <w:rsid w:val="007766B6"/>
    <w:rsid w:val="00777715"/>
    <w:rsid w:val="00777BFB"/>
    <w:rsid w:val="00780D40"/>
    <w:rsid w:val="00781203"/>
    <w:rsid w:val="00781413"/>
    <w:rsid w:val="00781DF9"/>
    <w:rsid w:val="007834FE"/>
    <w:rsid w:val="00784F43"/>
    <w:rsid w:val="007851F5"/>
    <w:rsid w:val="00785C6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7CFC"/>
    <w:rsid w:val="0081022C"/>
    <w:rsid w:val="00811612"/>
    <w:rsid w:val="008120BF"/>
    <w:rsid w:val="0081230D"/>
    <w:rsid w:val="008125C0"/>
    <w:rsid w:val="008130C8"/>
    <w:rsid w:val="008137CA"/>
    <w:rsid w:val="00816190"/>
    <w:rsid w:val="00816F45"/>
    <w:rsid w:val="008178B9"/>
    <w:rsid w:val="008201EB"/>
    <w:rsid w:val="008205A1"/>
    <w:rsid w:val="00820661"/>
    <w:rsid w:val="00820AA0"/>
    <w:rsid w:val="0082291B"/>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6407"/>
    <w:rsid w:val="008672DB"/>
    <w:rsid w:val="0086796C"/>
    <w:rsid w:val="0088333C"/>
    <w:rsid w:val="0088602A"/>
    <w:rsid w:val="00890297"/>
    <w:rsid w:val="008902B5"/>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47DF"/>
    <w:rsid w:val="00905AAE"/>
    <w:rsid w:val="009114CE"/>
    <w:rsid w:val="009116ED"/>
    <w:rsid w:val="009148B1"/>
    <w:rsid w:val="00916D4B"/>
    <w:rsid w:val="00917A1D"/>
    <w:rsid w:val="00917E07"/>
    <w:rsid w:val="00917FA9"/>
    <w:rsid w:val="00920139"/>
    <w:rsid w:val="0093381D"/>
    <w:rsid w:val="00934B2A"/>
    <w:rsid w:val="00936219"/>
    <w:rsid w:val="00940308"/>
    <w:rsid w:val="00940EBA"/>
    <w:rsid w:val="009415AD"/>
    <w:rsid w:val="00943E9A"/>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4585"/>
    <w:rsid w:val="00974780"/>
    <w:rsid w:val="009754AD"/>
    <w:rsid w:val="00975D5B"/>
    <w:rsid w:val="009760EF"/>
    <w:rsid w:val="0098540F"/>
    <w:rsid w:val="00985927"/>
    <w:rsid w:val="00992DF4"/>
    <w:rsid w:val="00993378"/>
    <w:rsid w:val="00993DEF"/>
    <w:rsid w:val="00993E52"/>
    <w:rsid w:val="00995ADF"/>
    <w:rsid w:val="009961D8"/>
    <w:rsid w:val="009A182A"/>
    <w:rsid w:val="009A1C3D"/>
    <w:rsid w:val="009A1FEA"/>
    <w:rsid w:val="009A28BD"/>
    <w:rsid w:val="009A2FB8"/>
    <w:rsid w:val="009A30BA"/>
    <w:rsid w:val="009A40BB"/>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3723"/>
    <w:rsid w:val="009F6C67"/>
    <w:rsid w:val="00A00797"/>
    <w:rsid w:val="00A02482"/>
    <w:rsid w:val="00A0526A"/>
    <w:rsid w:val="00A0735B"/>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1AB"/>
    <w:rsid w:val="00A6248E"/>
    <w:rsid w:val="00A67830"/>
    <w:rsid w:val="00A67964"/>
    <w:rsid w:val="00A67DE4"/>
    <w:rsid w:val="00A71423"/>
    <w:rsid w:val="00A720B0"/>
    <w:rsid w:val="00A730DC"/>
    <w:rsid w:val="00A7336E"/>
    <w:rsid w:val="00A744DB"/>
    <w:rsid w:val="00A750AE"/>
    <w:rsid w:val="00A7575F"/>
    <w:rsid w:val="00A772DF"/>
    <w:rsid w:val="00A7798C"/>
    <w:rsid w:val="00A77A8D"/>
    <w:rsid w:val="00A81462"/>
    <w:rsid w:val="00A81C41"/>
    <w:rsid w:val="00A82D94"/>
    <w:rsid w:val="00A85169"/>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30A5"/>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6F1F"/>
    <w:rsid w:val="00B37EEC"/>
    <w:rsid w:val="00B42C53"/>
    <w:rsid w:val="00B47CFD"/>
    <w:rsid w:val="00B5236B"/>
    <w:rsid w:val="00B54FBE"/>
    <w:rsid w:val="00B55F1B"/>
    <w:rsid w:val="00B661DB"/>
    <w:rsid w:val="00B6667E"/>
    <w:rsid w:val="00B679D3"/>
    <w:rsid w:val="00B70AB2"/>
    <w:rsid w:val="00B70C30"/>
    <w:rsid w:val="00B7276B"/>
    <w:rsid w:val="00B72D91"/>
    <w:rsid w:val="00B72E09"/>
    <w:rsid w:val="00B76542"/>
    <w:rsid w:val="00B77BDE"/>
    <w:rsid w:val="00B77EE3"/>
    <w:rsid w:val="00B81241"/>
    <w:rsid w:val="00B81637"/>
    <w:rsid w:val="00B84B32"/>
    <w:rsid w:val="00B9019B"/>
    <w:rsid w:val="00B92749"/>
    <w:rsid w:val="00B9298F"/>
    <w:rsid w:val="00B93413"/>
    <w:rsid w:val="00B951A8"/>
    <w:rsid w:val="00B959C0"/>
    <w:rsid w:val="00B95F86"/>
    <w:rsid w:val="00B96887"/>
    <w:rsid w:val="00BA02E3"/>
    <w:rsid w:val="00BA040D"/>
    <w:rsid w:val="00BA1060"/>
    <w:rsid w:val="00BA45E2"/>
    <w:rsid w:val="00BA5638"/>
    <w:rsid w:val="00BA5F57"/>
    <w:rsid w:val="00BA6A9E"/>
    <w:rsid w:val="00BB10F1"/>
    <w:rsid w:val="00BB1AA3"/>
    <w:rsid w:val="00BB3134"/>
    <w:rsid w:val="00BB345F"/>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031"/>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4B14"/>
    <w:rsid w:val="00C152B8"/>
    <w:rsid w:val="00C167C3"/>
    <w:rsid w:val="00C204E0"/>
    <w:rsid w:val="00C20B6C"/>
    <w:rsid w:val="00C224D9"/>
    <w:rsid w:val="00C22AC7"/>
    <w:rsid w:val="00C22D0F"/>
    <w:rsid w:val="00C26C36"/>
    <w:rsid w:val="00C31A66"/>
    <w:rsid w:val="00C34E70"/>
    <w:rsid w:val="00C35007"/>
    <w:rsid w:val="00C43927"/>
    <w:rsid w:val="00C46233"/>
    <w:rsid w:val="00C502D4"/>
    <w:rsid w:val="00C53273"/>
    <w:rsid w:val="00C564BA"/>
    <w:rsid w:val="00C70BD1"/>
    <w:rsid w:val="00C715EE"/>
    <w:rsid w:val="00C71CF5"/>
    <w:rsid w:val="00C7448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4DD"/>
    <w:rsid w:val="00C97513"/>
    <w:rsid w:val="00CA1689"/>
    <w:rsid w:val="00CA23BD"/>
    <w:rsid w:val="00CA3F4D"/>
    <w:rsid w:val="00CA6829"/>
    <w:rsid w:val="00CB0086"/>
    <w:rsid w:val="00CB0DCA"/>
    <w:rsid w:val="00CB1EDC"/>
    <w:rsid w:val="00CC4F69"/>
    <w:rsid w:val="00CC7ABC"/>
    <w:rsid w:val="00CD080B"/>
    <w:rsid w:val="00CD3379"/>
    <w:rsid w:val="00CD40CC"/>
    <w:rsid w:val="00CD44F9"/>
    <w:rsid w:val="00CD6438"/>
    <w:rsid w:val="00CE676A"/>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630A"/>
    <w:rsid w:val="00D87119"/>
    <w:rsid w:val="00D90938"/>
    <w:rsid w:val="00D90C7E"/>
    <w:rsid w:val="00D958BC"/>
    <w:rsid w:val="00DA1136"/>
    <w:rsid w:val="00DA1A4E"/>
    <w:rsid w:val="00DA2D05"/>
    <w:rsid w:val="00DA784C"/>
    <w:rsid w:val="00DB007D"/>
    <w:rsid w:val="00DB0484"/>
    <w:rsid w:val="00DB1AFE"/>
    <w:rsid w:val="00DB1F66"/>
    <w:rsid w:val="00DB58D7"/>
    <w:rsid w:val="00DB7A53"/>
    <w:rsid w:val="00DC0023"/>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11943"/>
    <w:rsid w:val="00E12BF8"/>
    <w:rsid w:val="00E13B42"/>
    <w:rsid w:val="00E155CF"/>
    <w:rsid w:val="00E15C03"/>
    <w:rsid w:val="00E16761"/>
    <w:rsid w:val="00E17EDC"/>
    <w:rsid w:val="00E20F32"/>
    <w:rsid w:val="00E21CC4"/>
    <w:rsid w:val="00E2596A"/>
    <w:rsid w:val="00E2625E"/>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57687"/>
    <w:rsid w:val="00E60B6A"/>
    <w:rsid w:val="00E60BE8"/>
    <w:rsid w:val="00E60D10"/>
    <w:rsid w:val="00E707C5"/>
    <w:rsid w:val="00E723CC"/>
    <w:rsid w:val="00E73DC2"/>
    <w:rsid w:val="00E74B88"/>
    <w:rsid w:val="00E75C88"/>
    <w:rsid w:val="00E777F9"/>
    <w:rsid w:val="00E812D7"/>
    <w:rsid w:val="00E821C0"/>
    <w:rsid w:val="00E82B4B"/>
    <w:rsid w:val="00E830EA"/>
    <w:rsid w:val="00E8344A"/>
    <w:rsid w:val="00E85388"/>
    <w:rsid w:val="00E869E3"/>
    <w:rsid w:val="00E872BA"/>
    <w:rsid w:val="00E929DA"/>
    <w:rsid w:val="00E92F84"/>
    <w:rsid w:val="00E93589"/>
    <w:rsid w:val="00EA0F3E"/>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E7D8A"/>
    <w:rsid w:val="00EF0479"/>
    <w:rsid w:val="00EF09CA"/>
    <w:rsid w:val="00EF128E"/>
    <w:rsid w:val="00EF13AE"/>
    <w:rsid w:val="00EF444A"/>
    <w:rsid w:val="00EF5199"/>
    <w:rsid w:val="00F01CF0"/>
    <w:rsid w:val="00F12992"/>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188D"/>
    <w:rsid w:val="00F64B86"/>
    <w:rsid w:val="00F70D66"/>
    <w:rsid w:val="00F7125B"/>
    <w:rsid w:val="00F71D08"/>
    <w:rsid w:val="00F73D98"/>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3F08"/>
    <w:rsid w:val="00FB7083"/>
    <w:rsid w:val="00FB7AE1"/>
    <w:rsid w:val="00FC18F1"/>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504" w:hanging="504"/>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56FA-E263-4E65-8D25-CAA427093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6</TotalTime>
  <Pages>28</Pages>
  <Words>46874</Words>
  <Characters>267183</Characters>
  <Application>Microsoft Office Word</Application>
  <DocSecurity>0</DocSecurity>
  <Lines>2226</Lines>
  <Paragraphs>62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1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45</cp:revision>
  <cp:lastPrinted>2021-01-21T09:49:00Z</cp:lastPrinted>
  <dcterms:created xsi:type="dcterms:W3CDTF">2021-06-02T05:50:00Z</dcterms:created>
  <dcterms:modified xsi:type="dcterms:W3CDTF">2021-10-2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ivOjIm1"/&gt;&lt;style id="http://www.zotero.org/styles/global-change-biology" hasBibliography="1" bibliographyStyleHasBeenSet="0"/&gt;&lt;prefs&gt;&lt;pref name="fieldType" value="Field"/&gt;&lt;pref name="dontAskDe</vt:lpwstr>
  </property>
  <property fmtid="{D5CDD505-2E9C-101B-9397-08002B2CF9AE}" pid="3" name="ZOTERO_PREF_2">
    <vt:lpwstr>layCitationUpdates" value="true"/&gt;&lt;/prefs&gt;&lt;/data&gt;</vt:lpwstr>
  </property>
</Properties>
</file>